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4850999" w:rsidR="006305D7" w:rsidRPr="0067168C" w:rsidRDefault="006305D7" w:rsidP="002A139C">
      <w:pPr>
        <w:pStyle w:val="NormalWeb"/>
        <w:spacing w:before="0" w:beforeAutospacing="0" w:after="0" w:afterAutospacing="0"/>
      </w:pPr>
      <w:r w:rsidRPr="0067168C">
        <w:rPr>
          <w:b/>
          <w:bCs/>
        </w:rPr>
        <w:t>TITLE:</w:t>
      </w:r>
    </w:p>
    <w:p w14:paraId="0C76090E" w14:textId="1C23CD14" w:rsidR="007A4DD6" w:rsidRPr="0067168C" w:rsidRDefault="0099401E" w:rsidP="002A139C">
      <w:pPr>
        <w:rPr>
          <w:color w:val="auto"/>
        </w:rPr>
      </w:pPr>
      <w:proofErr w:type="spellStart"/>
      <w:r w:rsidRPr="0067168C">
        <w:rPr>
          <w:color w:val="auto"/>
        </w:rPr>
        <w:t>DNAzyme</w:t>
      </w:r>
      <w:proofErr w:type="spellEnd"/>
      <w:r w:rsidRPr="0067168C">
        <w:rPr>
          <w:color w:val="auto"/>
        </w:rPr>
        <w:t xml:space="preserve">-Dependent Analysis </w:t>
      </w:r>
      <w:r w:rsidR="00A339F3" w:rsidRPr="0067168C">
        <w:rPr>
          <w:color w:val="auto"/>
        </w:rPr>
        <w:t>o</w:t>
      </w:r>
      <w:r w:rsidRPr="0067168C">
        <w:rPr>
          <w:color w:val="auto"/>
        </w:rPr>
        <w:t xml:space="preserve">f </w:t>
      </w:r>
      <w:r w:rsidR="00B35FFA" w:rsidRPr="0067168C">
        <w:rPr>
          <w:color w:val="auto"/>
        </w:rPr>
        <w:t>r</w:t>
      </w:r>
      <w:r w:rsidRPr="0067168C">
        <w:rPr>
          <w:color w:val="auto"/>
        </w:rPr>
        <w:t>RNA</w:t>
      </w:r>
      <w:r w:rsidR="00B605F4" w:rsidRPr="0067168C">
        <w:rPr>
          <w:color w:val="auto"/>
        </w:rPr>
        <w:t xml:space="preserve"> 2’-O-Methylation </w:t>
      </w:r>
    </w:p>
    <w:p w14:paraId="2E300B21" w14:textId="77777777" w:rsidR="007A4DD6" w:rsidRPr="0067168C" w:rsidRDefault="007A4DD6" w:rsidP="002A139C">
      <w:pPr>
        <w:rPr>
          <w:b/>
          <w:bCs/>
        </w:rPr>
      </w:pPr>
    </w:p>
    <w:p w14:paraId="351DBDEB" w14:textId="00AE236E" w:rsidR="00736629" w:rsidRPr="0067168C" w:rsidRDefault="006305D7" w:rsidP="002A139C">
      <w:pPr>
        <w:rPr>
          <w:color w:val="808080" w:themeColor="background1" w:themeShade="80"/>
        </w:rPr>
      </w:pPr>
      <w:r w:rsidRPr="0067168C">
        <w:rPr>
          <w:b/>
          <w:bCs/>
        </w:rPr>
        <w:t>AUTHORS</w:t>
      </w:r>
      <w:r w:rsidR="000B662E" w:rsidRPr="0067168C">
        <w:rPr>
          <w:b/>
          <w:bCs/>
        </w:rPr>
        <w:t xml:space="preserve"> &amp; AFFILIATIONS</w:t>
      </w:r>
      <w:r w:rsidRPr="0067168C">
        <w:rPr>
          <w:b/>
          <w:bCs/>
        </w:rPr>
        <w:t>:</w:t>
      </w:r>
    </w:p>
    <w:p w14:paraId="3ABBA967" w14:textId="6B95A4FC" w:rsidR="00736629" w:rsidRPr="0067168C" w:rsidRDefault="00736629" w:rsidP="002A139C">
      <w:pPr>
        <w:rPr>
          <w:vertAlign w:val="superscript"/>
          <w:lang w:val="en-GB"/>
        </w:rPr>
      </w:pPr>
      <w:r w:rsidRPr="0067168C">
        <w:rPr>
          <w:lang w:val="en-GB"/>
        </w:rPr>
        <w:t>Kinga Winczura</w:t>
      </w:r>
      <w:r w:rsidRPr="0067168C">
        <w:rPr>
          <w:vertAlign w:val="superscript"/>
          <w:lang w:val="en-GB"/>
        </w:rPr>
        <w:t>1</w:t>
      </w:r>
      <w:r w:rsidRPr="0067168C">
        <w:rPr>
          <w:lang w:val="en-GB"/>
        </w:rPr>
        <w:t xml:space="preserve"> and Pawel Grzechnik</w:t>
      </w:r>
      <w:r w:rsidRPr="0067168C">
        <w:rPr>
          <w:vertAlign w:val="superscript"/>
          <w:lang w:val="en-GB"/>
        </w:rPr>
        <w:t>1</w:t>
      </w:r>
    </w:p>
    <w:p w14:paraId="66E74697" w14:textId="77777777" w:rsidR="000B3B4E" w:rsidRPr="0067168C" w:rsidRDefault="000B3B4E" w:rsidP="002A139C">
      <w:pPr>
        <w:rPr>
          <w:lang w:val="en-GB"/>
        </w:rPr>
      </w:pPr>
    </w:p>
    <w:p w14:paraId="32B171D0" w14:textId="45F14975" w:rsidR="007A4DD6" w:rsidRPr="0067168C" w:rsidRDefault="00736629" w:rsidP="002A139C">
      <w:pPr>
        <w:rPr>
          <w:lang w:val="en-GB"/>
        </w:rPr>
      </w:pPr>
      <w:r w:rsidRPr="0067168C">
        <w:rPr>
          <w:vertAlign w:val="superscript"/>
          <w:lang w:val="en-GB"/>
        </w:rPr>
        <w:t>1</w:t>
      </w:r>
      <w:r w:rsidRPr="0067168C">
        <w:rPr>
          <w:lang w:val="en-GB"/>
        </w:rPr>
        <w:t>School of Biosciences, University of Birmingham, Edgbaston, Birmingham B15 2TT, UK</w:t>
      </w:r>
    </w:p>
    <w:p w14:paraId="5D69637C" w14:textId="77777777" w:rsidR="005D7615" w:rsidRPr="0067168C" w:rsidRDefault="005D7615" w:rsidP="002A139C">
      <w:pPr>
        <w:rPr>
          <w:bCs/>
        </w:rPr>
      </w:pPr>
    </w:p>
    <w:p w14:paraId="4B963E8E" w14:textId="5DBD91B3" w:rsidR="006B50FB" w:rsidRPr="0067168C" w:rsidRDefault="00E27F03" w:rsidP="002A139C">
      <w:pPr>
        <w:rPr>
          <w:bCs/>
        </w:rPr>
      </w:pPr>
      <w:r w:rsidRPr="0067168C">
        <w:rPr>
          <w:bCs/>
        </w:rPr>
        <w:t>Corresponding author:</w:t>
      </w:r>
    </w:p>
    <w:p w14:paraId="104DB971" w14:textId="73186F64" w:rsidR="006B50FB" w:rsidRPr="0067168C" w:rsidRDefault="006B50FB" w:rsidP="002A139C">
      <w:pPr>
        <w:rPr>
          <w:bCs/>
        </w:rPr>
      </w:pPr>
      <w:r w:rsidRPr="0067168C">
        <w:rPr>
          <w:bCs/>
        </w:rPr>
        <w:t xml:space="preserve">Pawel </w:t>
      </w:r>
      <w:proofErr w:type="spellStart"/>
      <w:r w:rsidRPr="0067168C">
        <w:rPr>
          <w:bCs/>
        </w:rPr>
        <w:t>Grzechnik</w:t>
      </w:r>
      <w:proofErr w:type="spellEnd"/>
      <w:r w:rsidR="000B3B4E" w:rsidRPr="0067168C">
        <w:rPr>
          <w:bCs/>
        </w:rPr>
        <w:tab/>
        <w:t>(</w:t>
      </w:r>
      <w:r w:rsidRPr="0067168C">
        <w:rPr>
          <w:bCs/>
        </w:rPr>
        <w:t>P.L.Grzechnik@bham.ac.uk</w:t>
      </w:r>
      <w:r w:rsidR="000B3B4E" w:rsidRPr="0067168C">
        <w:rPr>
          <w:bCs/>
        </w:rPr>
        <w:t>)</w:t>
      </w:r>
      <w:r w:rsidRPr="0067168C">
        <w:rPr>
          <w:bCs/>
        </w:rPr>
        <w:t xml:space="preserve"> </w:t>
      </w:r>
    </w:p>
    <w:p w14:paraId="10CFE577" w14:textId="77777777" w:rsidR="006B50FB" w:rsidRPr="0067168C" w:rsidRDefault="006B50FB" w:rsidP="002A139C">
      <w:pPr>
        <w:pStyle w:val="NormalWeb"/>
        <w:spacing w:before="0" w:beforeAutospacing="0" w:after="0" w:afterAutospacing="0"/>
        <w:rPr>
          <w:bCs/>
          <w:i/>
          <w:color w:val="7F7F7F" w:themeColor="text1" w:themeTint="80"/>
        </w:rPr>
      </w:pPr>
    </w:p>
    <w:p w14:paraId="12A2CFAA" w14:textId="7F5E0957" w:rsidR="006B50FB" w:rsidRPr="0067168C" w:rsidRDefault="00E27F03" w:rsidP="002A139C">
      <w:pPr>
        <w:rPr>
          <w:bCs/>
        </w:rPr>
      </w:pPr>
      <w:r w:rsidRPr="0067168C">
        <w:rPr>
          <w:bCs/>
        </w:rPr>
        <w:t>Email of the co-author:</w:t>
      </w:r>
    </w:p>
    <w:p w14:paraId="0B056089" w14:textId="4EB7175A" w:rsidR="006B50FB" w:rsidRPr="0067168C" w:rsidRDefault="006B50FB" w:rsidP="002A139C">
      <w:pPr>
        <w:rPr>
          <w:bCs/>
        </w:rPr>
      </w:pPr>
      <w:r w:rsidRPr="0067168C">
        <w:rPr>
          <w:bCs/>
        </w:rPr>
        <w:t xml:space="preserve">Kinga </w:t>
      </w:r>
      <w:proofErr w:type="spellStart"/>
      <w:r w:rsidRPr="0067168C">
        <w:rPr>
          <w:bCs/>
        </w:rPr>
        <w:t>Winczura</w:t>
      </w:r>
      <w:proofErr w:type="spellEnd"/>
      <w:r w:rsidRPr="0067168C">
        <w:rPr>
          <w:bCs/>
        </w:rPr>
        <w:t xml:space="preserve"> </w:t>
      </w:r>
      <w:r w:rsidR="000B3B4E" w:rsidRPr="0067168C">
        <w:rPr>
          <w:bCs/>
        </w:rPr>
        <w:tab/>
      </w:r>
      <w:r w:rsidRPr="0067168C">
        <w:rPr>
          <w:bCs/>
        </w:rPr>
        <w:t>(K.M.Winczura@bham.ac.uk)</w:t>
      </w:r>
    </w:p>
    <w:p w14:paraId="60FCB589" w14:textId="42D11221" w:rsidR="00D04A95" w:rsidRPr="0067168C" w:rsidRDefault="00D04A95" w:rsidP="002A139C">
      <w:pPr>
        <w:rPr>
          <w:bCs/>
          <w:color w:val="808080" w:themeColor="background1" w:themeShade="80"/>
        </w:rPr>
      </w:pPr>
    </w:p>
    <w:p w14:paraId="0A4FC509" w14:textId="4508464A" w:rsidR="000B3B4E" w:rsidRPr="0067168C" w:rsidRDefault="006305D7" w:rsidP="002A139C">
      <w:pPr>
        <w:pStyle w:val="NormalWeb"/>
        <w:spacing w:before="0" w:beforeAutospacing="0" w:after="0" w:afterAutospacing="0"/>
        <w:rPr>
          <w:b/>
          <w:bCs/>
        </w:rPr>
      </w:pPr>
      <w:r w:rsidRPr="0067168C">
        <w:rPr>
          <w:b/>
          <w:bCs/>
        </w:rPr>
        <w:t>KEYWORDS:</w:t>
      </w:r>
    </w:p>
    <w:p w14:paraId="2422375C" w14:textId="6CA4278A" w:rsidR="005D7615" w:rsidRPr="0067168C" w:rsidRDefault="002C4655" w:rsidP="002A139C">
      <w:r w:rsidRPr="0067168C">
        <w:t>RNA modification, 2’</w:t>
      </w:r>
      <w:r w:rsidR="005D7615" w:rsidRPr="0067168C">
        <w:t xml:space="preserve">-O-methylation, rRNA, </w:t>
      </w:r>
      <w:proofErr w:type="spellStart"/>
      <w:r w:rsidR="005D7615" w:rsidRPr="0067168C">
        <w:t>DN</w:t>
      </w:r>
      <w:r w:rsidR="00221CAC" w:rsidRPr="0067168C">
        <w:t>A</w:t>
      </w:r>
      <w:r w:rsidR="005D7615" w:rsidRPr="0067168C">
        <w:t>zyme</w:t>
      </w:r>
      <w:proofErr w:type="spellEnd"/>
      <w:r w:rsidR="005D7615" w:rsidRPr="0067168C">
        <w:t>, snoRNA, RNA analysis</w:t>
      </w:r>
    </w:p>
    <w:p w14:paraId="1CB4E390" w14:textId="77777777" w:rsidR="006305D7" w:rsidRPr="0067168C" w:rsidRDefault="006305D7" w:rsidP="002A139C">
      <w:pPr>
        <w:pStyle w:val="NormalWeb"/>
        <w:spacing w:before="0" w:beforeAutospacing="0" w:after="0" w:afterAutospacing="0"/>
      </w:pPr>
    </w:p>
    <w:p w14:paraId="628AC4B5" w14:textId="20B974C2" w:rsidR="006305D7" w:rsidRPr="0067168C" w:rsidRDefault="000B3B4E" w:rsidP="002A139C">
      <w:pPr>
        <w:rPr>
          <w:b/>
          <w:bCs/>
        </w:rPr>
      </w:pPr>
      <w:r w:rsidRPr="0067168C">
        <w:rPr>
          <w:b/>
          <w:bCs/>
        </w:rPr>
        <w:t>SUMMARY</w:t>
      </w:r>
      <w:r w:rsidR="006305D7" w:rsidRPr="0067168C">
        <w:rPr>
          <w:b/>
          <w:bCs/>
        </w:rPr>
        <w:t>:</w:t>
      </w:r>
    </w:p>
    <w:p w14:paraId="76929B7E" w14:textId="61C80105" w:rsidR="00736629" w:rsidRPr="0067168C" w:rsidRDefault="000B3B4E" w:rsidP="002A139C">
      <w:pPr>
        <w:pStyle w:val="Footer"/>
        <w:tabs>
          <w:tab w:val="left" w:pos="360"/>
        </w:tabs>
        <w:rPr>
          <w:lang w:val="en-GB"/>
        </w:rPr>
      </w:pPr>
      <w:r w:rsidRPr="0067168C">
        <w:rPr>
          <w:lang w:val="en-GB"/>
        </w:rPr>
        <w:t xml:space="preserve">Here we present a protocol for </w:t>
      </w:r>
      <w:r w:rsidR="00736629" w:rsidRPr="0067168C">
        <w:rPr>
          <w:lang w:val="en-GB"/>
        </w:rPr>
        <w:t>DNAzyme-dependent cleavage of RNA</w:t>
      </w:r>
      <w:r w:rsidRPr="0067168C">
        <w:rPr>
          <w:lang w:val="en-GB"/>
        </w:rPr>
        <w:t xml:space="preserve">. This </w:t>
      </w:r>
      <w:r w:rsidR="00736629" w:rsidRPr="0067168C">
        <w:rPr>
          <w:lang w:val="en-GB"/>
        </w:rPr>
        <w:t xml:space="preserve">enables fast and site-dependent analysis of RNA 2’-O-methylation. This approach can be used for </w:t>
      </w:r>
      <w:r w:rsidRPr="0067168C">
        <w:rPr>
          <w:lang w:val="en-GB"/>
        </w:rPr>
        <w:t xml:space="preserve">the </w:t>
      </w:r>
      <w:r w:rsidR="00736629" w:rsidRPr="0067168C">
        <w:rPr>
          <w:lang w:val="en-GB"/>
        </w:rPr>
        <w:t xml:space="preserve">preliminary </w:t>
      </w:r>
      <w:r w:rsidR="00221CAC" w:rsidRPr="0067168C">
        <w:rPr>
          <w:lang w:val="en-GB"/>
        </w:rPr>
        <w:t xml:space="preserve">or major </w:t>
      </w:r>
      <w:r w:rsidR="00736629" w:rsidRPr="0067168C">
        <w:rPr>
          <w:lang w:val="en-GB"/>
        </w:rPr>
        <w:t xml:space="preserve">assessment of snoRNA activity. </w:t>
      </w:r>
    </w:p>
    <w:p w14:paraId="761028D6" w14:textId="77777777" w:rsidR="006305D7" w:rsidRPr="0067168C" w:rsidRDefault="006305D7" w:rsidP="002A139C"/>
    <w:p w14:paraId="64FB8590" w14:textId="3B9D1528" w:rsidR="006305D7" w:rsidRPr="0067168C" w:rsidRDefault="006305D7" w:rsidP="002A139C">
      <w:pPr>
        <w:rPr>
          <w:b/>
          <w:bCs/>
        </w:rPr>
      </w:pPr>
      <w:r w:rsidRPr="0067168C">
        <w:rPr>
          <w:b/>
          <w:bCs/>
        </w:rPr>
        <w:t>ABSTRACT:</w:t>
      </w:r>
    </w:p>
    <w:p w14:paraId="12FB3C8E" w14:textId="1F35711A" w:rsidR="00736629" w:rsidRPr="0067168C" w:rsidRDefault="00736629" w:rsidP="002A139C">
      <w:pPr>
        <w:pStyle w:val="Footer"/>
        <w:tabs>
          <w:tab w:val="left" w:pos="360"/>
        </w:tabs>
        <w:rPr>
          <w:lang w:val="en-GB"/>
        </w:rPr>
      </w:pPr>
      <w:r w:rsidRPr="0067168C">
        <w:rPr>
          <w:lang w:val="en-GB"/>
        </w:rPr>
        <w:t>Guide box C/D small nucleolar RNA</w:t>
      </w:r>
      <w:r w:rsidR="00D733BF" w:rsidRPr="0067168C">
        <w:rPr>
          <w:lang w:val="en-GB"/>
        </w:rPr>
        <w:t>s</w:t>
      </w:r>
      <w:r w:rsidRPr="0067168C">
        <w:rPr>
          <w:lang w:val="en-GB"/>
        </w:rPr>
        <w:t xml:space="preserve"> (snoRNA</w:t>
      </w:r>
      <w:r w:rsidR="00D733BF" w:rsidRPr="0067168C">
        <w:rPr>
          <w:lang w:val="en-GB"/>
        </w:rPr>
        <w:t>s</w:t>
      </w:r>
      <w:r w:rsidRPr="0067168C">
        <w:rPr>
          <w:lang w:val="en-GB"/>
        </w:rPr>
        <w:t xml:space="preserve">) </w:t>
      </w:r>
      <w:proofErr w:type="spellStart"/>
      <w:r w:rsidRPr="0067168C">
        <w:rPr>
          <w:lang w:val="en-GB"/>
        </w:rPr>
        <w:t>cataly</w:t>
      </w:r>
      <w:r w:rsidR="00E26DE4" w:rsidRPr="0067168C">
        <w:rPr>
          <w:lang w:val="en-GB"/>
        </w:rPr>
        <w:t>z</w:t>
      </w:r>
      <w:r w:rsidRPr="0067168C">
        <w:rPr>
          <w:lang w:val="en-GB"/>
        </w:rPr>
        <w:t>e</w:t>
      </w:r>
      <w:proofErr w:type="spellEnd"/>
      <w:r w:rsidRPr="0067168C">
        <w:rPr>
          <w:lang w:val="en-GB"/>
        </w:rPr>
        <w:t xml:space="preserve"> 2’-O-methylation of ribosomal and small nuclear RNA. However, </w:t>
      </w:r>
      <w:proofErr w:type="gramStart"/>
      <w:r w:rsidRPr="0067168C">
        <w:rPr>
          <w:lang w:val="en-GB"/>
        </w:rPr>
        <w:t>a large number of</w:t>
      </w:r>
      <w:proofErr w:type="gramEnd"/>
      <w:r w:rsidRPr="0067168C">
        <w:rPr>
          <w:lang w:val="en-GB"/>
        </w:rPr>
        <w:t xml:space="preserve"> snoRNA in higher eukaryotes may promiscuously recogni</w:t>
      </w:r>
      <w:r w:rsidR="00006E9E" w:rsidRPr="0067168C">
        <w:rPr>
          <w:lang w:val="en-GB"/>
        </w:rPr>
        <w:t>z</w:t>
      </w:r>
      <w:r w:rsidRPr="0067168C">
        <w:rPr>
          <w:lang w:val="en-GB"/>
        </w:rPr>
        <w:t>e other RNA species</w:t>
      </w:r>
      <w:r w:rsidR="00C00AED" w:rsidRPr="0067168C">
        <w:rPr>
          <w:lang w:val="en-GB"/>
        </w:rPr>
        <w:t xml:space="preserve"> </w:t>
      </w:r>
      <w:r w:rsidR="00922108" w:rsidRPr="0067168C">
        <w:rPr>
          <w:lang w:val="en-GB"/>
        </w:rPr>
        <w:t>and</w:t>
      </w:r>
      <w:r w:rsidRPr="0067168C">
        <w:rPr>
          <w:lang w:val="en-GB"/>
        </w:rPr>
        <w:t xml:space="preserve"> </w:t>
      </w:r>
      <w:r w:rsidR="00930F38" w:rsidRPr="0067168C">
        <w:rPr>
          <w:lang w:val="en-GB"/>
        </w:rPr>
        <w:t>2’-O-</w:t>
      </w:r>
      <w:r w:rsidRPr="0067168C">
        <w:rPr>
          <w:lang w:val="en-GB"/>
        </w:rPr>
        <w:t>methylate multiple targets. Here, we provide step</w:t>
      </w:r>
      <w:r w:rsidR="00C00AED" w:rsidRPr="0067168C">
        <w:rPr>
          <w:lang w:val="en-GB"/>
        </w:rPr>
        <w:t>-</w:t>
      </w:r>
      <w:r w:rsidRPr="0067168C">
        <w:rPr>
          <w:lang w:val="en-GB"/>
        </w:rPr>
        <w:t>by</w:t>
      </w:r>
      <w:r w:rsidR="00C00AED" w:rsidRPr="0067168C">
        <w:rPr>
          <w:lang w:val="en-GB"/>
        </w:rPr>
        <w:t>-</w:t>
      </w:r>
      <w:r w:rsidRPr="0067168C">
        <w:rPr>
          <w:lang w:val="en-GB"/>
        </w:rPr>
        <w:t>step guid</w:t>
      </w:r>
      <w:r w:rsidR="00E26DE4" w:rsidRPr="0067168C">
        <w:rPr>
          <w:lang w:val="en-GB"/>
        </w:rPr>
        <w:t>e</w:t>
      </w:r>
      <w:r w:rsidRPr="0067168C">
        <w:rPr>
          <w:lang w:val="en-GB"/>
        </w:rPr>
        <w:t xml:space="preserve"> for </w:t>
      </w:r>
      <w:r w:rsidR="000F2B7F" w:rsidRPr="0067168C">
        <w:rPr>
          <w:lang w:val="en-GB"/>
        </w:rPr>
        <w:t xml:space="preserve">the </w:t>
      </w:r>
      <w:r w:rsidRPr="0067168C">
        <w:rPr>
          <w:lang w:val="en-GB"/>
        </w:rPr>
        <w:t xml:space="preserve">fast and non-expensive analysis of </w:t>
      </w:r>
      <w:r w:rsidR="000B3B4E" w:rsidRPr="0067168C">
        <w:rPr>
          <w:lang w:val="en-GB"/>
        </w:rPr>
        <w:t xml:space="preserve">the </w:t>
      </w:r>
      <w:r w:rsidRPr="0067168C">
        <w:rPr>
          <w:lang w:val="en-GB"/>
        </w:rPr>
        <w:t xml:space="preserve">site-specific 2’-O-methylation using </w:t>
      </w:r>
      <w:r w:rsidR="008F41E1" w:rsidRPr="0067168C">
        <w:rPr>
          <w:lang w:val="en-GB"/>
        </w:rPr>
        <w:t xml:space="preserve">a </w:t>
      </w:r>
      <w:r w:rsidRPr="0067168C">
        <w:rPr>
          <w:lang w:val="en-GB"/>
        </w:rPr>
        <w:t>well</w:t>
      </w:r>
      <w:r w:rsidR="003E30C9" w:rsidRPr="0067168C">
        <w:rPr>
          <w:lang w:val="en-GB"/>
        </w:rPr>
        <w:t>-</w:t>
      </w:r>
      <w:r w:rsidRPr="0067168C">
        <w:rPr>
          <w:lang w:val="en-GB"/>
        </w:rPr>
        <w:t>established method employ</w:t>
      </w:r>
      <w:r w:rsidR="00C00AED" w:rsidRPr="0067168C">
        <w:rPr>
          <w:lang w:val="en-GB"/>
        </w:rPr>
        <w:t>ing</w:t>
      </w:r>
      <w:r w:rsidRPr="0067168C">
        <w:rPr>
          <w:lang w:val="en-GB"/>
        </w:rPr>
        <w:t xml:space="preserve"> short DNA oligonucleotides called </w:t>
      </w:r>
      <w:proofErr w:type="spellStart"/>
      <w:r w:rsidRPr="0067168C">
        <w:rPr>
          <w:lang w:val="en-GB"/>
        </w:rPr>
        <w:t>DNAzymes</w:t>
      </w:r>
      <w:proofErr w:type="spellEnd"/>
      <w:r w:rsidR="000F2B7F" w:rsidRPr="0067168C">
        <w:rPr>
          <w:lang w:val="en-GB"/>
        </w:rPr>
        <w:t xml:space="preserve">. </w:t>
      </w:r>
      <w:r w:rsidRPr="0067168C">
        <w:rPr>
          <w:lang w:val="en-GB"/>
        </w:rPr>
        <w:t>These DNA fragments contain</w:t>
      </w:r>
      <w:r w:rsidR="008F41E1" w:rsidRPr="0067168C">
        <w:rPr>
          <w:lang w:val="en-GB"/>
        </w:rPr>
        <w:t xml:space="preserve"> </w:t>
      </w:r>
      <w:r w:rsidRPr="0067168C">
        <w:rPr>
          <w:lang w:val="en-GB"/>
        </w:rPr>
        <w:t>catalytic sequence</w:t>
      </w:r>
      <w:r w:rsidR="009134CE" w:rsidRPr="0067168C">
        <w:rPr>
          <w:lang w:val="en-GB"/>
        </w:rPr>
        <w:t>s</w:t>
      </w:r>
      <w:r w:rsidRPr="0067168C">
        <w:rPr>
          <w:lang w:val="en-GB"/>
        </w:rPr>
        <w:t xml:space="preserve"> which cleave</w:t>
      </w:r>
      <w:r w:rsidR="009134CE" w:rsidRPr="0067168C">
        <w:rPr>
          <w:lang w:val="en-GB"/>
        </w:rPr>
        <w:t xml:space="preserve"> </w:t>
      </w:r>
      <w:r w:rsidRPr="0067168C">
        <w:rPr>
          <w:lang w:val="en-GB"/>
        </w:rPr>
        <w:t xml:space="preserve">RNA </w:t>
      </w:r>
      <w:r w:rsidR="003E30C9" w:rsidRPr="0067168C">
        <w:rPr>
          <w:lang w:val="en-GB"/>
        </w:rPr>
        <w:t xml:space="preserve">at specific consensus positions, </w:t>
      </w:r>
      <w:r w:rsidR="008F41E1" w:rsidRPr="0067168C">
        <w:rPr>
          <w:lang w:val="en-GB"/>
        </w:rPr>
        <w:t>a</w:t>
      </w:r>
      <w:r w:rsidR="00EC75F4" w:rsidRPr="0067168C">
        <w:rPr>
          <w:lang w:val="en-GB"/>
        </w:rPr>
        <w:t>s well as</w:t>
      </w:r>
      <w:r w:rsidR="008F41E1" w:rsidRPr="0067168C">
        <w:rPr>
          <w:lang w:val="en-GB"/>
        </w:rPr>
        <w:t xml:space="preserve"> v</w:t>
      </w:r>
      <w:r w:rsidRPr="0067168C">
        <w:rPr>
          <w:lang w:val="en-GB"/>
        </w:rPr>
        <w:t xml:space="preserve">ariable homology arms directing DNAzyme to its </w:t>
      </w:r>
      <w:r w:rsidR="003E30C9" w:rsidRPr="0067168C">
        <w:rPr>
          <w:lang w:val="en-GB"/>
        </w:rPr>
        <w:t xml:space="preserve">RNA </w:t>
      </w:r>
      <w:r w:rsidRPr="0067168C">
        <w:rPr>
          <w:lang w:val="en-GB"/>
        </w:rPr>
        <w:t>target</w:t>
      </w:r>
      <w:r w:rsidR="003E30C9" w:rsidRPr="0067168C">
        <w:rPr>
          <w:lang w:val="en-GB"/>
        </w:rPr>
        <w:t>s</w:t>
      </w:r>
      <w:r w:rsidRPr="0067168C">
        <w:rPr>
          <w:lang w:val="en-GB"/>
        </w:rPr>
        <w:t xml:space="preserve">. DNAzyme activity is inhibited by </w:t>
      </w:r>
      <w:r w:rsidR="003E30C9" w:rsidRPr="0067168C">
        <w:rPr>
          <w:lang w:val="en-GB"/>
        </w:rPr>
        <w:t>2-’O-</w:t>
      </w:r>
      <w:r w:rsidRPr="0067168C">
        <w:rPr>
          <w:lang w:val="en-GB"/>
        </w:rPr>
        <w:t xml:space="preserve">methylation </w:t>
      </w:r>
      <w:r w:rsidR="003E30C9" w:rsidRPr="0067168C">
        <w:rPr>
          <w:lang w:val="en-GB"/>
        </w:rPr>
        <w:t>of the nucleotide</w:t>
      </w:r>
      <w:r w:rsidRPr="0067168C">
        <w:rPr>
          <w:lang w:val="en-GB"/>
        </w:rPr>
        <w:t xml:space="preserve"> adjacent to the cleavage site</w:t>
      </w:r>
      <w:r w:rsidR="003E30C9" w:rsidRPr="0067168C">
        <w:rPr>
          <w:lang w:val="en-GB"/>
        </w:rPr>
        <w:t xml:space="preserve"> in the RNA</w:t>
      </w:r>
      <w:r w:rsidRPr="0067168C">
        <w:rPr>
          <w:lang w:val="en-GB"/>
        </w:rPr>
        <w:t>. Thus, DNAzymes</w:t>
      </w:r>
      <w:r w:rsidR="006B73DF" w:rsidRPr="0067168C">
        <w:rPr>
          <w:lang w:val="en-GB"/>
        </w:rPr>
        <w:t>,</w:t>
      </w:r>
      <w:r w:rsidRPr="0067168C">
        <w:rPr>
          <w:lang w:val="en-GB"/>
        </w:rPr>
        <w:t xml:space="preserve"> </w:t>
      </w:r>
      <w:r w:rsidR="006B73DF" w:rsidRPr="0067168C">
        <w:rPr>
          <w:lang w:val="en-GB"/>
        </w:rPr>
        <w:t xml:space="preserve">limited only by the consensus of the cleaved </w:t>
      </w:r>
      <w:r w:rsidR="003E30C9" w:rsidRPr="0067168C">
        <w:rPr>
          <w:lang w:val="en-GB"/>
        </w:rPr>
        <w:t>sequence</w:t>
      </w:r>
      <w:r w:rsidR="006B73DF" w:rsidRPr="0067168C">
        <w:rPr>
          <w:lang w:val="en-GB"/>
        </w:rPr>
        <w:t xml:space="preserve">, </w:t>
      </w:r>
      <w:r w:rsidRPr="0067168C">
        <w:rPr>
          <w:lang w:val="en-GB"/>
        </w:rPr>
        <w:t>are perfect tool</w:t>
      </w:r>
      <w:r w:rsidR="006B73DF" w:rsidRPr="0067168C">
        <w:rPr>
          <w:lang w:val="en-GB"/>
        </w:rPr>
        <w:t>s</w:t>
      </w:r>
      <w:r w:rsidRPr="0067168C">
        <w:rPr>
          <w:lang w:val="en-GB"/>
        </w:rPr>
        <w:t xml:space="preserve"> for </w:t>
      </w:r>
      <w:r w:rsidR="000B3B4E" w:rsidRPr="0067168C">
        <w:rPr>
          <w:lang w:val="en-GB"/>
        </w:rPr>
        <w:t xml:space="preserve">the </w:t>
      </w:r>
      <w:r w:rsidR="006B73DF" w:rsidRPr="0067168C">
        <w:rPr>
          <w:lang w:val="en-GB"/>
        </w:rPr>
        <w:t xml:space="preserve">quick </w:t>
      </w:r>
      <w:r w:rsidRPr="0067168C">
        <w:rPr>
          <w:lang w:val="en-GB"/>
        </w:rPr>
        <w:t xml:space="preserve">analysis of snoRNA-mediated RNA </w:t>
      </w:r>
      <w:r w:rsidR="00930F38" w:rsidRPr="0067168C">
        <w:rPr>
          <w:lang w:val="en-GB"/>
        </w:rPr>
        <w:t>2’-O-</w:t>
      </w:r>
      <w:r w:rsidRPr="0067168C">
        <w:rPr>
          <w:lang w:val="en-GB"/>
        </w:rPr>
        <w:t>methylation</w:t>
      </w:r>
      <w:r w:rsidR="006B73DF" w:rsidRPr="0067168C">
        <w:rPr>
          <w:lang w:val="en-GB"/>
        </w:rPr>
        <w:t>.</w:t>
      </w:r>
      <w:r w:rsidR="0088799A" w:rsidRPr="0067168C">
        <w:rPr>
          <w:lang w:val="en-GB"/>
        </w:rPr>
        <w:t xml:space="preserve"> </w:t>
      </w:r>
      <w:r w:rsidRPr="0067168C">
        <w:rPr>
          <w:lang w:val="en-GB"/>
        </w:rPr>
        <w:t xml:space="preserve">We </w:t>
      </w:r>
      <w:proofErr w:type="spellStart"/>
      <w:r w:rsidRPr="0067168C">
        <w:rPr>
          <w:lang w:val="en-GB"/>
        </w:rPr>
        <w:t>analy</w:t>
      </w:r>
      <w:r w:rsidR="00593091" w:rsidRPr="0067168C">
        <w:rPr>
          <w:lang w:val="en-GB"/>
        </w:rPr>
        <w:t>z</w:t>
      </w:r>
      <w:r w:rsidRPr="0067168C">
        <w:rPr>
          <w:lang w:val="en-GB"/>
        </w:rPr>
        <w:t>ed</w:t>
      </w:r>
      <w:proofErr w:type="spellEnd"/>
      <w:r w:rsidRPr="0067168C">
        <w:rPr>
          <w:lang w:val="en-GB"/>
        </w:rPr>
        <w:t xml:space="preserve"> </w:t>
      </w:r>
      <w:r w:rsidR="006B73DF" w:rsidRPr="0067168C">
        <w:rPr>
          <w:lang w:val="en-GB"/>
        </w:rPr>
        <w:t xml:space="preserve">snoRNA </w:t>
      </w:r>
      <w:r w:rsidRPr="0067168C">
        <w:rPr>
          <w:lang w:val="en-GB"/>
        </w:rPr>
        <w:t>snR13- and snR47-</w:t>
      </w:r>
      <w:r w:rsidR="006B73DF" w:rsidRPr="0067168C">
        <w:rPr>
          <w:lang w:val="en-GB"/>
        </w:rPr>
        <w:t>guided</w:t>
      </w:r>
      <w:r w:rsidRPr="0067168C">
        <w:rPr>
          <w:lang w:val="en-GB"/>
        </w:rPr>
        <w:t xml:space="preserve"> </w:t>
      </w:r>
      <w:r w:rsidR="003E30C9" w:rsidRPr="0067168C">
        <w:rPr>
          <w:lang w:val="en-GB"/>
        </w:rPr>
        <w:t>2’-O-</w:t>
      </w:r>
      <w:r w:rsidRPr="0067168C">
        <w:rPr>
          <w:lang w:val="en-GB"/>
        </w:rPr>
        <w:t xml:space="preserve">methylation of 25S ribosomal RNA in </w:t>
      </w:r>
      <w:r w:rsidRPr="0067168C">
        <w:rPr>
          <w:i/>
          <w:lang w:val="en-GB"/>
        </w:rPr>
        <w:t>S</w:t>
      </w:r>
      <w:r w:rsidR="003E30C9" w:rsidRPr="0067168C">
        <w:rPr>
          <w:i/>
          <w:lang w:val="en-GB"/>
        </w:rPr>
        <w:t>accharomyces</w:t>
      </w:r>
      <w:r w:rsidRPr="0067168C">
        <w:rPr>
          <w:i/>
          <w:lang w:val="en-GB"/>
        </w:rPr>
        <w:t xml:space="preserve"> cerevisiae</w:t>
      </w:r>
      <w:r w:rsidRPr="0067168C">
        <w:rPr>
          <w:lang w:val="en-GB"/>
        </w:rPr>
        <w:t xml:space="preserve"> to demonstrate </w:t>
      </w:r>
      <w:r w:rsidR="00593091" w:rsidRPr="0067168C">
        <w:rPr>
          <w:lang w:val="en-GB"/>
        </w:rPr>
        <w:t xml:space="preserve">the </w:t>
      </w:r>
      <w:r w:rsidRPr="0067168C">
        <w:rPr>
          <w:lang w:val="en-GB"/>
        </w:rPr>
        <w:t>simplicity of the technique</w:t>
      </w:r>
      <w:r w:rsidR="006B73DF" w:rsidRPr="0067168C">
        <w:rPr>
          <w:lang w:val="en-GB"/>
        </w:rPr>
        <w:t xml:space="preserve"> and to provide a detailed protocol for the DNAzyme-dependent assay. </w:t>
      </w:r>
    </w:p>
    <w:p w14:paraId="6E733362" w14:textId="77777777" w:rsidR="00A1027C" w:rsidRPr="0067168C" w:rsidRDefault="00A1027C" w:rsidP="002A139C">
      <w:pPr>
        <w:rPr>
          <w:b/>
        </w:rPr>
      </w:pPr>
    </w:p>
    <w:p w14:paraId="00D25F73" w14:textId="0F4E762E" w:rsidR="006305D7" w:rsidRPr="0067168C" w:rsidRDefault="006305D7" w:rsidP="002A139C">
      <w:pPr>
        <w:rPr>
          <w:b/>
          <w:bCs/>
        </w:rPr>
      </w:pPr>
      <w:r w:rsidRPr="0067168C">
        <w:rPr>
          <w:b/>
        </w:rPr>
        <w:t>INTRODUCTION</w:t>
      </w:r>
      <w:r w:rsidRPr="0067168C">
        <w:rPr>
          <w:b/>
          <w:bCs/>
        </w:rPr>
        <w:t>:</w:t>
      </w:r>
    </w:p>
    <w:p w14:paraId="13A595DA" w14:textId="70A2E8AC" w:rsidR="00736629" w:rsidRPr="0067168C" w:rsidRDefault="00736629" w:rsidP="002A139C">
      <w:r w:rsidRPr="0067168C">
        <w:t xml:space="preserve">RNA modifications play important roles in </w:t>
      </w:r>
      <w:r w:rsidR="00A1027C" w:rsidRPr="0067168C">
        <w:t>the</w:t>
      </w:r>
      <w:r w:rsidR="007A5263" w:rsidRPr="0067168C">
        <w:t xml:space="preserve"> </w:t>
      </w:r>
      <w:r w:rsidRPr="0067168C">
        <w:t>regulation of gene expression. RNA 2’-O-methylation and pseudouridylation, which are guided by box C/D and box H/ACA small nucleolar RNA</w:t>
      </w:r>
      <w:r w:rsidR="00314988" w:rsidRPr="0067168C">
        <w:t>s</w:t>
      </w:r>
      <w:r w:rsidRPr="0067168C">
        <w:t xml:space="preserve"> (snoRNA</w:t>
      </w:r>
      <w:r w:rsidR="00314988" w:rsidRPr="0067168C">
        <w:t>s</w:t>
      </w:r>
      <w:r w:rsidRPr="0067168C">
        <w:t xml:space="preserve">) respectively, protect RNA from degradation and </w:t>
      </w:r>
      <w:r w:rsidR="00632C49" w:rsidRPr="0067168C">
        <w:t xml:space="preserve">stabilize </w:t>
      </w:r>
      <w:r w:rsidR="000F2B7F" w:rsidRPr="0067168C">
        <w:t xml:space="preserve">their </w:t>
      </w:r>
      <w:r w:rsidR="00632C49" w:rsidRPr="0067168C">
        <w:t>high</w:t>
      </w:r>
      <w:r w:rsidR="003E30C9" w:rsidRPr="0067168C">
        <w:t>er</w:t>
      </w:r>
      <w:r w:rsidR="00632C49" w:rsidRPr="0067168C">
        <w:t>-order structures</w:t>
      </w:r>
      <w:r w:rsidR="00B727C7" w:rsidRPr="0067168C">
        <w:fldChar w:fldCharType="begin">
          <w:fldData xml:space="preserve">PEVuZE5vdGU+PENpdGU+PEF1dGhvcj5EaWVjaTwvQXV0aG9yPjxZZWFyPjIwMDk8L1llYXI+PFJl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</w:fldData>
        </w:fldChar>
      </w:r>
      <w:r w:rsidR="001B3455" w:rsidRPr="0067168C">
        <w:instrText xml:space="preserve"> ADDIN EN.CITE </w:instrText>
      </w:r>
      <w:r w:rsidR="001B3455" w:rsidRPr="0067168C">
        <w:fldChar w:fldCharType="begin">
          <w:fldData xml:space="preserve">PEVuZE5vdGU+PENpdGU+PEF1dGhvcj5EaWVjaTwvQXV0aG9yPjxZZWFyPjIwMDk8L1llYXI+PFJl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</w:fldData>
        </w:fldChar>
      </w:r>
      <w:r w:rsidR="001B3455" w:rsidRPr="0067168C">
        <w:instrText xml:space="preserve"> ADDIN EN.CITE.DATA </w:instrText>
      </w:r>
      <w:r w:rsidR="001B3455" w:rsidRPr="0067168C">
        <w:fldChar w:fldCharType="end"/>
      </w:r>
      <w:r w:rsidR="00B727C7" w:rsidRPr="0067168C">
        <w:fldChar w:fldCharType="separate"/>
      </w:r>
      <w:r w:rsidR="001966ED" w:rsidRPr="0067168C">
        <w:rPr>
          <w:noProof/>
          <w:vertAlign w:val="superscript"/>
        </w:rPr>
        <w:t>1-3</w:t>
      </w:r>
      <w:r w:rsidR="00B727C7" w:rsidRPr="0067168C">
        <w:fldChar w:fldCharType="end"/>
      </w:r>
      <w:r w:rsidRPr="0067168C">
        <w:t xml:space="preserve">. SnoRNA targets have been identified mainly </w:t>
      </w:r>
      <w:r w:rsidR="003E30C9" w:rsidRPr="0067168C">
        <w:t>in</w:t>
      </w:r>
      <w:r w:rsidRPr="0067168C">
        <w:t xml:space="preserve"> ribosomal RNA</w:t>
      </w:r>
      <w:r w:rsidR="000F2B7F" w:rsidRPr="0067168C">
        <w:t>s</w:t>
      </w:r>
      <w:r w:rsidRPr="0067168C">
        <w:t xml:space="preserve"> (rRNA) and small nuclear RNA</w:t>
      </w:r>
      <w:r w:rsidR="003E30C9" w:rsidRPr="0067168C">
        <w:t>s</w:t>
      </w:r>
      <w:r w:rsidRPr="0067168C">
        <w:t xml:space="preserve"> (snRNA</w:t>
      </w:r>
      <w:r w:rsidR="003E30C9" w:rsidRPr="0067168C">
        <w:t>s</w:t>
      </w:r>
      <w:r w:rsidRPr="0067168C">
        <w:t>). However, in higher eukaryotes</w:t>
      </w:r>
      <w:r w:rsidR="00E26DE4" w:rsidRPr="0067168C">
        <w:t>,</w:t>
      </w:r>
      <w:r w:rsidRPr="0067168C">
        <w:t xml:space="preserve"> there are potentially hundreds of snoRNA with no assigned functions and some of them may </w:t>
      </w:r>
      <w:r w:rsidR="00C90DAF" w:rsidRPr="0067168C">
        <w:t>recognize</w:t>
      </w:r>
      <w:r w:rsidRPr="0067168C">
        <w:t xml:space="preserve"> </w:t>
      </w:r>
      <w:r w:rsidR="00314988" w:rsidRPr="0067168C">
        <w:t xml:space="preserve">multiple </w:t>
      </w:r>
      <w:r w:rsidRPr="0067168C">
        <w:t>RNA</w:t>
      </w:r>
      <w:r w:rsidR="00314988" w:rsidRPr="0067168C">
        <w:t>s</w:t>
      </w:r>
      <w:r w:rsidR="001966ED" w:rsidRPr="0067168C">
        <w:fldChar w:fldCharType="begin">
          <w:fldData xml:space="preserve">PEVuZE5vdGU+PENpdGU+PEF1dGhvcj5EaWVjaTwvQXV0aG9yPjxZZWFyPjIwMDk8L1llYXI+PFJl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</w:fldData>
        </w:fldChar>
      </w:r>
      <w:r w:rsidR="001B3455" w:rsidRPr="0067168C">
        <w:instrText xml:space="preserve"> ADDIN EN.CITE </w:instrText>
      </w:r>
      <w:r w:rsidR="001B3455" w:rsidRPr="0067168C">
        <w:fldChar w:fldCharType="begin">
          <w:fldData xml:space="preserve">PEVuZE5vdGU+PENpdGU+PEF1dGhvcj5EaWVjaTwvQXV0aG9yPjxZZWFyPjIwMDk8L1llYXI+PFJl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</w:fldData>
        </w:fldChar>
      </w:r>
      <w:r w:rsidR="001B3455" w:rsidRPr="0067168C">
        <w:instrText xml:space="preserve"> ADDIN EN.CITE.DATA </w:instrText>
      </w:r>
      <w:r w:rsidR="001B3455" w:rsidRPr="0067168C">
        <w:fldChar w:fldCharType="end"/>
      </w:r>
      <w:r w:rsidR="001966ED" w:rsidRPr="0067168C">
        <w:fldChar w:fldCharType="separate"/>
      </w:r>
      <w:r w:rsidR="00AC35DF" w:rsidRPr="0067168C">
        <w:rPr>
          <w:noProof/>
          <w:vertAlign w:val="superscript"/>
        </w:rPr>
        <w:t>1,4-7</w:t>
      </w:r>
      <w:r w:rsidR="001966ED" w:rsidRPr="0067168C">
        <w:fldChar w:fldCharType="end"/>
      </w:r>
      <w:r w:rsidRPr="0067168C">
        <w:t>. Therefore, methods which allow for</w:t>
      </w:r>
      <w:r w:rsidR="00593091" w:rsidRPr="0067168C">
        <w:t xml:space="preserve"> the</w:t>
      </w:r>
      <w:r w:rsidRPr="0067168C">
        <w:t xml:space="preserve"> identification and analysis of snoRNA-guided modifications are </w:t>
      </w:r>
      <w:r w:rsidRPr="0067168C">
        <w:lastRenderedPageBreak/>
        <w:t xml:space="preserve">important tools in uncovering mechanisms governing </w:t>
      </w:r>
      <w:r w:rsidR="007B22E4" w:rsidRPr="0067168C">
        <w:t>cellular processes</w:t>
      </w:r>
      <w:r w:rsidRPr="0067168C">
        <w:t>.</w:t>
      </w:r>
    </w:p>
    <w:p w14:paraId="1A0603EA" w14:textId="77777777" w:rsidR="000B3B4E" w:rsidRPr="0067168C" w:rsidRDefault="000B3B4E" w:rsidP="002A139C"/>
    <w:p w14:paraId="52728F2E" w14:textId="6DC39BA0" w:rsidR="00736629" w:rsidRPr="0067168C" w:rsidRDefault="00736629" w:rsidP="002A139C">
      <w:pPr>
        <w:rPr>
          <w:shd w:val="clear" w:color="auto" w:fill="FFFFFF"/>
        </w:rPr>
      </w:pPr>
      <w:r w:rsidRPr="0067168C">
        <w:t>A box C/D snoRNA</w:t>
      </w:r>
      <w:r w:rsidR="00314988" w:rsidRPr="0067168C">
        <w:t>-guided</w:t>
      </w:r>
      <w:r w:rsidRPr="0067168C">
        <w:t xml:space="preserve"> putative 2’-O-methylation site can be identified </w:t>
      </w:r>
      <w:r w:rsidR="002D57A4" w:rsidRPr="0067168C">
        <w:t xml:space="preserve">bioinformatically and confirmed experimentally </w:t>
      </w:r>
      <w:r w:rsidRPr="0067168C">
        <w:t>by many techniques, including RNase H</w:t>
      </w:r>
      <w:r w:rsidR="00227137" w:rsidRPr="0067168C">
        <w:t>-</w:t>
      </w:r>
      <w:r w:rsidRPr="0067168C">
        <w:t>directed cleavage</w:t>
      </w:r>
      <w:r w:rsidR="00B16ECD" w:rsidRPr="0067168C">
        <w:t>,</w:t>
      </w:r>
      <w:r w:rsidRPr="0067168C">
        <w:t xml:space="preserve"> or site-specific and genome-wide methods, which employ reverse transcription in low nucleotide</w:t>
      </w:r>
      <w:r w:rsidR="00227137" w:rsidRPr="0067168C">
        <w:t>s</w:t>
      </w:r>
      <w:r w:rsidRPr="0067168C">
        <w:t xml:space="preserve"> (dNTP</w:t>
      </w:r>
      <w:r w:rsidR="00227137" w:rsidRPr="0067168C">
        <w:t>s</w:t>
      </w:r>
      <w:r w:rsidRPr="0067168C">
        <w:t>) concentration approach</w:t>
      </w:r>
      <w:r w:rsidR="002D3916" w:rsidRPr="0067168C">
        <w:fldChar w:fldCharType="begin">
          <w:fldData xml:space="preserve">PEVuZE5vdGU+PENpdGU+PEF1dGhvcj5ZdTwvQXV0aG9yPjxZZWFyPjE5OTc8L1llYXI+PFJlY051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</w:fldData>
        </w:fldChar>
      </w:r>
      <w:r w:rsidR="001776C9" w:rsidRPr="0067168C">
        <w:instrText xml:space="preserve"> ADDIN EN.CITE </w:instrText>
      </w:r>
      <w:r w:rsidR="001776C9" w:rsidRPr="0067168C">
        <w:fldChar w:fldCharType="begin">
          <w:fldData xml:space="preserve">PEVuZE5vdGU+PENpdGU+PEF1dGhvcj5ZdTwvQXV0aG9yPjxZZWFyPjE5OTc8L1llYXI+PFJlY051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</w:fldData>
        </w:fldChar>
      </w:r>
      <w:r w:rsidR="001776C9" w:rsidRPr="0067168C">
        <w:instrText xml:space="preserve"> ADDIN EN.CITE.DATA </w:instrText>
      </w:r>
      <w:r w:rsidR="001776C9" w:rsidRPr="0067168C">
        <w:fldChar w:fldCharType="end"/>
      </w:r>
      <w:r w:rsidR="002D3916" w:rsidRPr="0067168C">
        <w:fldChar w:fldCharType="separate"/>
      </w:r>
      <w:r w:rsidR="001776C9" w:rsidRPr="0067168C">
        <w:rPr>
          <w:noProof/>
          <w:vertAlign w:val="superscript"/>
        </w:rPr>
        <w:t>8-11</w:t>
      </w:r>
      <w:r w:rsidR="002D3916" w:rsidRPr="0067168C">
        <w:fldChar w:fldCharType="end"/>
      </w:r>
      <w:r w:rsidRPr="0067168C">
        <w:t>. These techniques are very sensitive but also laborious and expensive</w:t>
      </w:r>
      <w:r w:rsidR="00593091" w:rsidRPr="0067168C">
        <w:t>,</w:t>
      </w:r>
      <w:r w:rsidRPr="0067168C">
        <w:t xml:space="preserve"> </w:t>
      </w:r>
      <w:r w:rsidR="00227137" w:rsidRPr="0067168C">
        <w:t>therefore</w:t>
      </w:r>
      <w:r w:rsidR="003E30C9" w:rsidRPr="0067168C">
        <w:t>,</w:t>
      </w:r>
      <w:r w:rsidRPr="0067168C">
        <w:t xml:space="preserve"> may not be suitable for </w:t>
      </w:r>
      <w:r w:rsidR="00593091" w:rsidRPr="0067168C">
        <w:t xml:space="preserve">the </w:t>
      </w:r>
      <w:r w:rsidRPr="0067168C">
        <w:t xml:space="preserve">initial </w:t>
      </w:r>
      <w:r w:rsidR="00914848" w:rsidRPr="0067168C">
        <w:t>or</w:t>
      </w:r>
      <w:r w:rsidRPr="0067168C">
        <w:t xml:space="preserve"> quick testing. One of the simplest and low-cost methods to identify 2’-O-methylation site</w:t>
      </w:r>
      <w:r w:rsidR="00914848" w:rsidRPr="0067168C">
        <w:t>s</w:t>
      </w:r>
      <w:r w:rsidRPr="0067168C">
        <w:t xml:space="preserve"> is DNA</w:t>
      </w:r>
      <w:r w:rsidR="001776C9" w:rsidRPr="0067168C">
        <w:t>zyme-dependent RNA cleavage</w:t>
      </w:r>
      <w:r w:rsidR="001776C9" w:rsidRPr="0067168C">
        <w:fldChar w:fldCharType="begin"/>
      </w:r>
      <w:r w:rsidR="001776C9" w:rsidRPr="0067168C">
        <w:instrText xml:space="preserve"> ADDIN EN.CITE &lt;EndNote&gt;&lt;Cite&gt;&lt;Author&gt;Buchhaupt&lt;/Author&gt;&lt;Year&gt;2007&lt;/Year&gt;&lt;RecNum&gt;48&lt;/RecNum&gt;&lt;DisplayText&gt;&lt;style face="superscript"&gt;12&lt;/style&gt;&lt;/DisplayText&gt;&lt;record&gt;&lt;rec-number&gt;48&lt;/rec-number&gt;&lt;foreign-keys&gt;&lt;key app="EN" db-id="zzpvze2sof09rme0aec5zztnz50verftvs9s" timestamp="1478870602"&gt;48&lt;/key&gt;&lt;/foreign-keys&gt;&lt;ref-type name="Journal Article"&gt;17&lt;/ref-type&gt;&lt;contributors&gt;&lt;authors&gt;&lt;author&gt;Buchhaupt, M.&lt;/author&gt;&lt;author&gt;Peifer, C.&lt;/author&gt;&lt;author&gt;Entian, K. D.&lt;/author&gt;&lt;/authors&gt;&lt;/contributors&gt;&lt;auth-address&gt;Center of Excellence, Macromolecular Complexes, Johann Wolfgang Goethe-University, Institute of Molecular Biosciences, 60438 Frankfurt/Main, Germany.&lt;/auth-address&gt;&lt;titles&gt;&lt;title&gt;Analysis of 2&amp;apos;-O-methylated nucleosides and pseudouridines in ribosomal RNAs using DNAzymes&lt;/title&gt;&lt;secondary-title&gt;Anal Biochem&lt;/secondary-title&gt;&lt;/titles&gt;&lt;periodical&gt;&lt;full-title&gt;Anal Biochem&lt;/full-title&gt;&lt;/periodical&gt;&lt;pages&gt;102-8&lt;/pages&gt;&lt;volume&gt;361&lt;/volume&gt;&lt;number&gt;1&lt;/number&gt;&lt;keywords&gt;&lt;keyword&gt;Base Sequence&lt;/keyword&gt;&lt;keyword&gt;DNA, Catalytic/*metabolism&lt;/keyword&gt;&lt;keyword&gt;Genotype&lt;/keyword&gt;&lt;keyword&gt;Indicators and Reagents&lt;/keyword&gt;&lt;keyword&gt;Methylation&lt;/keyword&gt;&lt;keyword&gt;Molecular Sequence Data&lt;/keyword&gt;&lt;keyword&gt;Nucleosides/*analysis&lt;/keyword&gt;&lt;keyword&gt;Pseudouridine/*analysis&lt;/keyword&gt;&lt;keyword&gt;RNA Processing, Post-Transcriptional&lt;/keyword&gt;&lt;keyword&gt;RNA, Fungal/chemistry&lt;/keyword&gt;&lt;keyword&gt;RNA, Ribosomal/*chemistry&lt;/keyword&gt;&lt;keyword&gt;Saccharomyces cerevisiae/genetics&lt;/keyword&gt;&lt;/keywords&gt;&lt;dates&gt;&lt;year&gt;2007&lt;/year&gt;&lt;pub-dates&gt;&lt;date&gt;Feb 1&lt;/date&gt;&lt;/pub-dates&gt;&lt;/dates&gt;&lt;isbn&gt;0003-2697 (Print)&amp;#xD;0003-2697 (Linking)&lt;/isbn&gt;&lt;accession-num&gt;17181990&lt;/accession-num&gt;&lt;urls&gt;&lt;related-urls&gt;&lt;url&gt;https://www.ncbi.nlm.nih.gov/pubmed/17181990&lt;/url&gt;&lt;/related-urls&gt;&lt;/urls&gt;&lt;electronic-resource-num&gt;10.1016/j.ab.2006.11.001&lt;/electronic-resource-num&gt;&lt;/record&gt;&lt;/Cite&gt;&lt;/EndNote&gt;</w:instrText>
      </w:r>
      <w:r w:rsidR="001776C9" w:rsidRPr="0067168C">
        <w:fldChar w:fldCharType="separate"/>
      </w:r>
      <w:r w:rsidR="001776C9" w:rsidRPr="0067168C">
        <w:rPr>
          <w:noProof/>
          <w:vertAlign w:val="superscript"/>
        </w:rPr>
        <w:t>12</w:t>
      </w:r>
      <w:r w:rsidR="001776C9" w:rsidRPr="0067168C">
        <w:fldChar w:fldCharType="end"/>
      </w:r>
      <w:r w:rsidRPr="0067168C">
        <w:t xml:space="preserve">. DNAzymes </w:t>
      </w:r>
      <w:r w:rsidRPr="0067168C">
        <w:rPr>
          <w:shd w:val="clear" w:color="auto" w:fill="FFFFFF"/>
        </w:rPr>
        <w:t xml:space="preserve">are short, single-stranded and catalytically active DNA molecules </w:t>
      </w:r>
      <w:r w:rsidR="00EC75F4" w:rsidRPr="0067168C">
        <w:rPr>
          <w:shd w:val="clear" w:color="auto" w:fill="FFFFFF"/>
        </w:rPr>
        <w:t>capable of</w:t>
      </w:r>
      <w:r w:rsidRPr="0067168C">
        <w:rPr>
          <w:shd w:val="clear" w:color="auto" w:fill="FFFFFF"/>
        </w:rPr>
        <w:t xml:space="preserve"> </w:t>
      </w:r>
      <w:proofErr w:type="spellStart"/>
      <w:r w:rsidRPr="0067168C">
        <w:rPr>
          <w:shd w:val="clear" w:color="auto" w:fill="FFFFFF"/>
        </w:rPr>
        <w:t>endonucleolytic</w:t>
      </w:r>
      <w:proofErr w:type="spellEnd"/>
      <w:r w:rsidRPr="0067168C">
        <w:rPr>
          <w:shd w:val="clear" w:color="auto" w:fill="FFFFFF"/>
        </w:rPr>
        <w:t xml:space="preserve"> cleav</w:t>
      </w:r>
      <w:r w:rsidR="00E076B0" w:rsidRPr="0067168C">
        <w:rPr>
          <w:shd w:val="clear" w:color="auto" w:fill="FFFFFF"/>
        </w:rPr>
        <w:t>age</w:t>
      </w:r>
      <w:r w:rsidRPr="0067168C">
        <w:rPr>
          <w:shd w:val="clear" w:color="auto" w:fill="FFFFFF"/>
        </w:rPr>
        <w:t xml:space="preserve"> </w:t>
      </w:r>
      <w:r w:rsidR="00E076B0" w:rsidRPr="0067168C">
        <w:rPr>
          <w:shd w:val="clear" w:color="auto" w:fill="FFFFFF"/>
        </w:rPr>
        <w:t xml:space="preserve">of </w:t>
      </w:r>
      <w:r w:rsidRPr="0067168C">
        <w:rPr>
          <w:shd w:val="clear" w:color="auto" w:fill="FFFFFF"/>
        </w:rPr>
        <w:t>RNA at specific position</w:t>
      </w:r>
      <w:r w:rsidR="00227137" w:rsidRPr="0067168C">
        <w:rPr>
          <w:shd w:val="clear" w:color="auto" w:fill="FFFFFF"/>
        </w:rPr>
        <w:t>s</w:t>
      </w:r>
      <w:r w:rsidRPr="0067168C">
        <w:rPr>
          <w:shd w:val="clear" w:color="auto" w:fill="FFFFFF"/>
        </w:rPr>
        <w:t>.</w:t>
      </w:r>
      <w:r w:rsidR="000F2B7F" w:rsidRPr="0067168C">
        <w:rPr>
          <w:shd w:val="clear" w:color="auto" w:fill="FFFFFF"/>
        </w:rPr>
        <w:t xml:space="preserve"> </w:t>
      </w:r>
      <w:r w:rsidRPr="0067168C">
        <w:rPr>
          <w:shd w:val="clear" w:color="auto" w:fill="FFFFFF"/>
        </w:rPr>
        <w:t xml:space="preserve">They consist of </w:t>
      </w:r>
      <w:r w:rsidR="003E30C9" w:rsidRPr="0067168C">
        <w:rPr>
          <w:shd w:val="clear" w:color="auto" w:fill="FFFFFF"/>
        </w:rPr>
        <w:t xml:space="preserve">a </w:t>
      </w:r>
      <w:r w:rsidRPr="0067168C">
        <w:rPr>
          <w:shd w:val="clear" w:color="auto" w:fill="FFFFFF"/>
        </w:rPr>
        <w:t xml:space="preserve">conserved </w:t>
      </w:r>
      <w:r w:rsidR="00B16ECD" w:rsidRPr="0067168C">
        <w:rPr>
          <w:shd w:val="clear" w:color="auto" w:fill="FFFFFF"/>
        </w:rPr>
        <w:t xml:space="preserve">and </w:t>
      </w:r>
      <w:r w:rsidRPr="0067168C">
        <w:rPr>
          <w:shd w:val="clear" w:color="auto" w:fill="FFFFFF"/>
        </w:rPr>
        <w:t>catalytic</w:t>
      </w:r>
      <w:r w:rsidR="00B16ECD" w:rsidRPr="0067168C">
        <w:rPr>
          <w:shd w:val="clear" w:color="auto" w:fill="FFFFFF"/>
        </w:rPr>
        <w:t>ally active core</w:t>
      </w:r>
      <w:r w:rsidRPr="0067168C">
        <w:rPr>
          <w:shd w:val="clear" w:color="auto" w:fill="FFFFFF"/>
        </w:rPr>
        <w:t xml:space="preserve"> sequence and 5’ and 3’ binding arms</w:t>
      </w:r>
      <w:r w:rsidR="00B16ECD" w:rsidRPr="0067168C">
        <w:rPr>
          <w:shd w:val="clear" w:color="auto" w:fill="FFFFFF"/>
        </w:rPr>
        <w:t xml:space="preserve"> composed of</w:t>
      </w:r>
      <w:r w:rsidRPr="0067168C">
        <w:rPr>
          <w:shd w:val="clear" w:color="auto" w:fill="FFFFFF"/>
        </w:rPr>
        <w:t xml:space="preserve"> variable</w:t>
      </w:r>
      <w:r w:rsidR="00B16ECD" w:rsidRPr="0067168C">
        <w:rPr>
          <w:shd w:val="clear" w:color="auto" w:fill="FFFFFF"/>
        </w:rPr>
        <w:t xml:space="preserve"> sequences</w:t>
      </w:r>
      <w:r w:rsidRPr="0067168C">
        <w:rPr>
          <w:shd w:val="clear" w:color="auto" w:fill="FFFFFF"/>
        </w:rPr>
        <w:t xml:space="preserve"> designed to hybridize by Watson-Crick base-pairing to the RNA target (</w:t>
      </w:r>
      <w:r w:rsidRPr="0067168C">
        <w:rPr>
          <w:b/>
          <w:shd w:val="clear" w:color="auto" w:fill="FFFFFF"/>
        </w:rPr>
        <w:t>Fig</w:t>
      </w:r>
      <w:r w:rsidR="00593091" w:rsidRPr="0067168C">
        <w:rPr>
          <w:b/>
          <w:shd w:val="clear" w:color="auto" w:fill="FFFFFF"/>
        </w:rPr>
        <w:t>ure</w:t>
      </w:r>
      <w:r w:rsidRPr="0067168C">
        <w:rPr>
          <w:b/>
          <w:shd w:val="clear" w:color="auto" w:fill="FFFFFF"/>
        </w:rPr>
        <w:t xml:space="preserve"> 1</w:t>
      </w:r>
      <w:r w:rsidRPr="0067168C">
        <w:rPr>
          <w:shd w:val="clear" w:color="auto" w:fill="FFFFFF"/>
        </w:rPr>
        <w:t xml:space="preserve">). Thus, the 5’ and 3’ arms deliver the catalytic sequence to the specific RNA site. DNAzyme-dependent cleavage is inhibited by 2’-O-methylation of the nucleotide positioned directly upstream of the cleavage </w:t>
      </w:r>
      <w:r w:rsidR="001776C9" w:rsidRPr="0067168C">
        <w:rPr>
          <w:shd w:val="clear" w:color="auto" w:fill="FFFFFF"/>
        </w:rPr>
        <w:t>site</w:t>
      </w:r>
      <w:r w:rsidR="001776C9" w:rsidRPr="0067168C">
        <w:rPr>
          <w:shd w:val="clear" w:color="auto" w:fill="FFFFFF"/>
        </w:rPr>
        <w:fldChar w:fldCharType="begin">
          <w:fldData xml:space="preserve">PEVuZE5vdGU+PENpdGU+PEF1dGhvcj5CdWNoaGF1cHQ8L0F1dGhvcj48WWVhcj4yMDA3PC9ZZWFy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</w:fldData>
        </w:fldChar>
      </w:r>
      <w:r w:rsidR="00D60CC5" w:rsidRPr="0067168C">
        <w:rPr>
          <w:shd w:val="clear" w:color="auto" w:fill="FFFFFF"/>
        </w:rPr>
        <w:instrText xml:space="preserve"> ADDIN EN.CITE </w:instrText>
      </w:r>
      <w:r w:rsidR="00D60CC5" w:rsidRPr="0067168C">
        <w:rPr>
          <w:shd w:val="clear" w:color="auto" w:fill="FFFFFF"/>
        </w:rPr>
        <w:fldChar w:fldCharType="begin">
          <w:fldData xml:space="preserve">PEVuZE5vdGU+PENpdGU+PEF1dGhvcj5CdWNoaGF1cHQ8L0F1dGhvcj48WWVhcj4yMDA3PC9ZZWFy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</w:fldData>
        </w:fldChar>
      </w:r>
      <w:r w:rsidR="00D60CC5" w:rsidRPr="0067168C">
        <w:rPr>
          <w:shd w:val="clear" w:color="auto" w:fill="FFFFFF"/>
        </w:rPr>
        <w:instrText xml:space="preserve"> ADDIN EN.CITE.DATA </w:instrText>
      </w:r>
      <w:r w:rsidR="00D60CC5" w:rsidRPr="0067168C">
        <w:rPr>
          <w:shd w:val="clear" w:color="auto" w:fill="FFFFFF"/>
        </w:rPr>
      </w:r>
      <w:r w:rsidR="00D60CC5" w:rsidRPr="0067168C">
        <w:rPr>
          <w:shd w:val="clear" w:color="auto" w:fill="FFFFFF"/>
        </w:rPr>
        <w:fldChar w:fldCharType="end"/>
      </w:r>
      <w:r w:rsidR="001776C9" w:rsidRPr="0067168C">
        <w:rPr>
          <w:shd w:val="clear" w:color="auto" w:fill="FFFFFF"/>
        </w:rPr>
      </w:r>
      <w:r w:rsidR="001776C9" w:rsidRPr="0067168C">
        <w:rPr>
          <w:shd w:val="clear" w:color="auto" w:fill="FFFFFF"/>
        </w:rPr>
        <w:fldChar w:fldCharType="separate"/>
      </w:r>
      <w:r w:rsidR="00D60CC5" w:rsidRPr="0067168C">
        <w:rPr>
          <w:noProof/>
          <w:shd w:val="clear" w:color="auto" w:fill="FFFFFF"/>
          <w:vertAlign w:val="superscript"/>
        </w:rPr>
        <w:t>12,13</w:t>
      </w:r>
      <w:r w:rsidR="001776C9" w:rsidRPr="0067168C">
        <w:rPr>
          <w:shd w:val="clear" w:color="auto" w:fill="FFFFFF"/>
        </w:rPr>
        <w:fldChar w:fldCharType="end"/>
      </w:r>
      <w:r w:rsidRPr="0067168C">
        <w:rPr>
          <w:shd w:val="clear" w:color="auto" w:fill="FFFFFF"/>
        </w:rPr>
        <w:t xml:space="preserve">. This makes DNAzymes very </w:t>
      </w:r>
      <w:r w:rsidR="00FD482C" w:rsidRPr="0067168C">
        <w:rPr>
          <w:shd w:val="clear" w:color="auto" w:fill="FFFFFF"/>
        </w:rPr>
        <w:t>practical</w:t>
      </w:r>
      <w:r w:rsidRPr="0067168C">
        <w:rPr>
          <w:shd w:val="clear" w:color="auto" w:fill="FFFFFF"/>
        </w:rPr>
        <w:t xml:space="preserve"> tools </w:t>
      </w:r>
      <w:r w:rsidR="00593091" w:rsidRPr="0067168C">
        <w:rPr>
          <w:shd w:val="clear" w:color="auto" w:fill="FFFFFF"/>
        </w:rPr>
        <w:t>for the analysis of</w:t>
      </w:r>
      <w:r w:rsidRPr="0067168C">
        <w:rPr>
          <w:shd w:val="clear" w:color="auto" w:fill="FFFFFF"/>
        </w:rPr>
        <w:t xml:space="preserve"> putative or known RNA 2’-O-methylation sites. </w:t>
      </w:r>
    </w:p>
    <w:p w14:paraId="62B5DB39" w14:textId="77777777" w:rsidR="000B3B4E" w:rsidRPr="0067168C" w:rsidRDefault="000B3B4E" w:rsidP="002A139C">
      <w:pPr>
        <w:rPr>
          <w:shd w:val="clear" w:color="auto" w:fill="FFFFFF"/>
        </w:rPr>
      </w:pPr>
    </w:p>
    <w:p w14:paraId="0FEBC064" w14:textId="7F0D8BA8" w:rsidR="00736629" w:rsidRPr="0067168C" w:rsidRDefault="00736629" w:rsidP="002A139C">
      <w:pPr>
        <w:rPr>
          <w:shd w:val="clear" w:color="auto" w:fill="FFFFFF"/>
        </w:rPr>
      </w:pPr>
      <w:r w:rsidRPr="0067168C">
        <w:rPr>
          <w:shd w:val="clear" w:color="auto" w:fill="FFFFFF"/>
        </w:rPr>
        <w:t xml:space="preserve">Two types of DNAzymes are used for </w:t>
      </w:r>
      <w:r w:rsidR="001776C9" w:rsidRPr="0067168C">
        <w:rPr>
          <w:shd w:val="clear" w:color="auto" w:fill="FFFFFF"/>
        </w:rPr>
        <w:t>RNA modification</w:t>
      </w:r>
      <w:r w:rsidR="00593091" w:rsidRPr="0067168C">
        <w:rPr>
          <w:shd w:val="clear" w:color="auto" w:fill="FFFFFF"/>
        </w:rPr>
        <w:t>s analyses</w:t>
      </w:r>
      <w:r w:rsidR="00A82294" w:rsidRPr="0067168C">
        <w:rPr>
          <w:shd w:val="clear" w:color="auto" w:fill="FFFFFF"/>
        </w:rPr>
        <w:fldChar w:fldCharType="begin"/>
      </w:r>
      <w:r w:rsidR="00A82294" w:rsidRPr="0067168C">
        <w:rPr>
          <w:shd w:val="clear" w:color="auto" w:fill="FFFFFF"/>
        </w:rPr>
        <w:instrText xml:space="preserve"> ADDIN EN.CITE &lt;EndNote&gt;&lt;Cite&gt;&lt;Author&gt;Buchhaupt&lt;/Author&gt;&lt;Year&gt;2007&lt;/Year&gt;&lt;RecNum&gt;48&lt;/RecNum&gt;&lt;DisplayText&gt;&lt;style face="superscript"&gt;12&lt;/style&gt;&lt;/DisplayText&gt;&lt;record&gt;&lt;rec-number&gt;48&lt;/rec-number&gt;&lt;foreign-keys&gt;&lt;key app="EN" db-id="zzpvze2sof09rme0aec5zztnz50verftvs9s" timestamp="1478870602"&gt;48&lt;/key&gt;&lt;/foreign-keys&gt;&lt;ref-type name="Journal Article"&gt;17&lt;/ref-type&gt;&lt;contributors&gt;&lt;authors&gt;&lt;author&gt;Buchhaupt, M.&lt;/author&gt;&lt;author&gt;Peifer, C.&lt;/author&gt;&lt;author&gt;Entian, K. D.&lt;/author&gt;&lt;/authors&gt;&lt;/contributors&gt;&lt;auth-address&gt;Center of Excellence, Macromolecular Complexes, Johann Wolfgang Goethe-University, Institute of Molecular Biosciences, 60438 Frankfurt/Main, Germany.&lt;/auth-address&gt;&lt;titles&gt;&lt;title&gt;Analysis of 2&amp;apos;-O-methylated nucleosides and pseudouridines in ribosomal RNAs using DNAzymes&lt;/title&gt;&lt;secondary-title&gt;Anal Biochem&lt;/secondary-title&gt;&lt;/titles&gt;&lt;periodical&gt;&lt;full-title&gt;Anal Biochem&lt;/full-title&gt;&lt;/periodical&gt;&lt;pages&gt;102-8&lt;/pages&gt;&lt;volume&gt;361&lt;/volume&gt;&lt;number&gt;1&lt;/number&gt;&lt;keywords&gt;&lt;keyword&gt;Base Sequence&lt;/keyword&gt;&lt;keyword&gt;DNA, Catalytic/*metabolism&lt;/keyword&gt;&lt;keyword&gt;Genotype&lt;/keyword&gt;&lt;keyword&gt;Indicators and Reagents&lt;/keyword&gt;&lt;keyword&gt;Methylation&lt;/keyword&gt;&lt;keyword&gt;Molecular Sequence Data&lt;/keyword&gt;&lt;keyword&gt;Nucleosides/*analysis&lt;/keyword&gt;&lt;keyword&gt;Pseudouridine/*analysis&lt;/keyword&gt;&lt;keyword&gt;RNA Processing, Post-Transcriptional&lt;/keyword&gt;&lt;keyword&gt;RNA, Fungal/chemistry&lt;/keyword&gt;&lt;keyword&gt;RNA, Ribosomal/*chemistry&lt;/keyword&gt;&lt;keyword&gt;Saccharomyces cerevisiae/genetics&lt;/keyword&gt;&lt;/keywords&gt;&lt;dates&gt;&lt;year&gt;2007&lt;/year&gt;&lt;pub-dates&gt;&lt;date&gt;Feb 1&lt;/date&gt;&lt;/pub-dates&gt;&lt;/dates&gt;&lt;isbn&gt;0003-2697 (Print)&amp;#xD;0003-2697 (Linking)&lt;/isbn&gt;&lt;accession-num&gt;17181990&lt;/accession-num&gt;&lt;urls&gt;&lt;related-urls&gt;&lt;url&gt;https://www.ncbi.nlm.nih.gov/pubmed/17181990&lt;/url&gt;&lt;/related-urls&gt;&lt;/urls&gt;&lt;electronic-resource-num&gt;10.1016/j.ab.2006.11.001&lt;/electronic-resource-num&gt;&lt;/record&gt;&lt;/Cite&gt;&lt;/EndNote&gt;</w:instrText>
      </w:r>
      <w:r w:rsidR="00A82294" w:rsidRPr="0067168C">
        <w:rPr>
          <w:shd w:val="clear" w:color="auto" w:fill="FFFFFF"/>
        </w:rPr>
        <w:fldChar w:fldCharType="separate"/>
      </w:r>
      <w:r w:rsidR="00A82294" w:rsidRPr="0067168C">
        <w:rPr>
          <w:noProof/>
          <w:shd w:val="clear" w:color="auto" w:fill="FFFFFF"/>
          <w:vertAlign w:val="superscript"/>
        </w:rPr>
        <w:t>12</w:t>
      </w:r>
      <w:r w:rsidR="00A82294" w:rsidRPr="0067168C">
        <w:rPr>
          <w:shd w:val="clear" w:color="auto" w:fill="FFFFFF"/>
        </w:rPr>
        <w:fldChar w:fldCharType="end"/>
      </w:r>
      <w:r w:rsidRPr="0067168C">
        <w:rPr>
          <w:shd w:val="clear" w:color="auto" w:fill="FFFFFF"/>
        </w:rPr>
        <w:t>. The active sequence of 10</w:t>
      </w:r>
      <w:r w:rsidR="00593091" w:rsidRPr="0067168C">
        <w:rPr>
          <w:shd w:val="clear" w:color="auto" w:fill="FFFFFF"/>
        </w:rPr>
        <w:t>-</w:t>
      </w:r>
      <w:r w:rsidRPr="0067168C">
        <w:rPr>
          <w:shd w:val="clear" w:color="auto" w:fill="FFFFFF"/>
        </w:rPr>
        <w:t>23 DNAzyme (</w:t>
      </w:r>
      <w:r w:rsidRPr="0067168C">
        <w:rPr>
          <w:b/>
          <w:shd w:val="clear" w:color="auto" w:fill="FFFFFF"/>
        </w:rPr>
        <w:t>Fig</w:t>
      </w:r>
      <w:r w:rsidR="00593091" w:rsidRPr="0067168C">
        <w:rPr>
          <w:b/>
          <w:shd w:val="clear" w:color="auto" w:fill="FFFFFF"/>
        </w:rPr>
        <w:t>ure</w:t>
      </w:r>
      <w:r w:rsidRPr="0067168C">
        <w:rPr>
          <w:b/>
          <w:shd w:val="clear" w:color="auto" w:fill="FFFFFF"/>
        </w:rPr>
        <w:t xml:space="preserve"> 1</w:t>
      </w:r>
      <w:r w:rsidR="00593091" w:rsidRPr="0067168C">
        <w:rPr>
          <w:b/>
          <w:shd w:val="clear" w:color="auto" w:fill="FFFFFF"/>
        </w:rPr>
        <w:t>A</w:t>
      </w:r>
      <w:r w:rsidRPr="0067168C">
        <w:rPr>
          <w:shd w:val="clear" w:color="auto" w:fill="FFFFFF"/>
        </w:rPr>
        <w:t>) consists of 15 nucleotides (5’</w:t>
      </w:r>
      <w:r w:rsidR="0072061C" w:rsidRPr="0067168C">
        <w:rPr>
          <w:shd w:val="clear" w:color="auto" w:fill="FFFFFF"/>
        </w:rPr>
        <w:t>R</w:t>
      </w:r>
      <w:r w:rsidRPr="0067168C">
        <w:rPr>
          <w:shd w:val="clear" w:color="auto" w:fill="FFFFFF"/>
        </w:rPr>
        <w:t xml:space="preserve">GGCTAGCTACAACGA3’) which form a loop around the targeted RNA purine-pyrimidine (RY) dinucleotide and catalyze the cleavage between these two nucleotides. The </w:t>
      </w:r>
      <w:r w:rsidR="007A7FA3" w:rsidRPr="0067168C">
        <w:rPr>
          <w:shd w:val="clear" w:color="auto" w:fill="FFFFFF"/>
        </w:rPr>
        <w:t xml:space="preserve">RNA </w:t>
      </w:r>
      <w:r w:rsidRPr="0067168C">
        <w:rPr>
          <w:shd w:val="clear" w:color="auto" w:fill="FFFFFF"/>
        </w:rPr>
        <w:t>purine</w:t>
      </w:r>
      <w:r w:rsidR="007A7FA3" w:rsidRPr="0067168C">
        <w:rPr>
          <w:shd w:val="clear" w:color="auto" w:fill="FFFFFF"/>
        </w:rPr>
        <w:t xml:space="preserve"> (R)</w:t>
      </w:r>
      <w:r w:rsidRPr="0067168C">
        <w:rPr>
          <w:shd w:val="clear" w:color="auto" w:fill="FFFFFF"/>
        </w:rPr>
        <w:t xml:space="preserve"> is not base-paired </w:t>
      </w:r>
      <w:r w:rsidR="007A7FA3" w:rsidRPr="0067168C">
        <w:rPr>
          <w:shd w:val="clear" w:color="auto" w:fill="FFFFFF"/>
        </w:rPr>
        <w:t xml:space="preserve">with the </w:t>
      </w:r>
      <w:proofErr w:type="spellStart"/>
      <w:r w:rsidR="007A7FA3" w:rsidRPr="0067168C">
        <w:rPr>
          <w:shd w:val="clear" w:color="auto" w:fill="FFFFFF"/>
        </w:rPr>
        <w:t>DNAzyme</w:t>
      </w:r>
      <w:proofErr w:type="spellEnd"/>
      <w:r w:rsidR="007A7FA3" w:rsidRPr="0067168C">
        <w:rPr>
          <w:shd w:val="clear" w:color="auto" w:fill="FFFFFF"/>
        </w:rPr>
        <w:t xml:space="preserve"> </w:t>
      </w:r>
      <w:r w:rsidRPr="0067168C">
        <w:rPr>
          <w:shd w:val="clear" w:color="auto" w:fill="FFFFFF"/>
        </w:rPr>
        <w:t xml:space="preserve">and </w:t>
      </w:r>
      <w:r w:rsidR="00E26DE4" w:rsidRPr="0067168C">
        <w:rPr>
          <w:shd w:val="clear" w:color="auto" w:fill="FFFFFF"/>
        </w:rPr>
        <w:t>the</w:t>
      </w:r>
      <w:r w:rsidRPr="0067168C">
        <w:rPr>
          <w:shd w:val="clear" w:color="auto" w:fill="FFFFFF"/>
        </w:rPr>
        <w:t xml:space="preserve"> 2’-O-methylation</w:t>
      </w:r>
      <w:r w:rsidR="00E26DE4" w:rsidRPr="0067168C">
        <w:rPr>
          <w:shd w:val="clear" w:color="auto" w:fill="FFFFFF"/>
        </w:rPr>
        <w:t xml:space="preserve"> </w:t>
      </w:r>
      <w:r w:rsidR="000F2B7F" w:rsidRPr="0067168C">
        <w:rPr>
          <w:shd w:val="clear" w:color="auto" w:fill="FFFFFF"/>
        </w:rPr>
        <w:t>presents</w:t>
      </w:r>
      <w:r w:rsidR="00E26DE4" w:rsidRPr="0067168C">
        <w:rPr>
          <w:shd w:val="clear" w:color="auto" w:fill="FFFFFF"/>
        </w:rPr>
        <w:t xml:space="preserve"> on the </w:t>
      </w:r>
      <w:proofErr w:type="spellStart"/>
      <w:r w:rsidR="00E26DE4" w:rsidRPr="0067168C">
        <w:rPr>
          <w:shd w:val="clear" w:color="auto" w:fill="FFFFFF"/>
        </w:rPr>
        <w:t>DNAzyme</w:t>
      </w:r>
      <w:proofErr w:type="spellEnd"/>
      <w:r w:rsidRPr="0067168C">
        <w:rPr>
          <w:shd w:val="clear" w:color="auto" w:fill="FFFFFF"/>
        </w:rPr>
        <w:t xml:space="preserve"> inhibits the cleavage.</w:t>
      </w:r>
      <w:r w:rsidR="000F2B7F" w:rsidRPr="0067168C">
        <w:rPr>
          <w:shd w:val="clear" w:color="auto" w:fill="FFFFFF"/>
        </w:rPr>
        <w:t xml:space="preserve"> </w:t>
      </w:r>
      <w:r w:rsidRPr="0067168C">
        <w:rPr>
          <w:shd w:val="clear" w:color="auto" w:fill="FFFFFF"/>
        </w:rPr>
        <w:t>The binding arms of 10-23 DNAzymes are usually 10-15 nucleotides long. The second DNAzyme class, 8-17 DNAzymes (</w:t>
      </w:r>
      <w:r w:rsidRPr="0067168C">
        <w:rPr>
          <w:b/>
          <w:shd w:val="clear" w:color="auto" w:fill="FFFFFF"/>
        </w:rPr>
        <w:t>Fig</w:t>
      </w:r>
      <w:r w:rsidR="00593091" w:rsidRPr="0067168C">
        <w:rPr>
          <w:b/>
          <w:shd w:val="clear" w:color="auto" w:fill="FFFFFF"/>
        </w:rPr>
        <w:t>ure</w:t>
      </w:r>
      <w:r w:rsidRPr="0067168C">
        <w:rPr>
          <w:b/>
          <w:shd w:val="clear" w:color="auto" w:fill="FFFFFF"/>
        </w:rPr>
        <w:t xml:space="preserve"> 1</w:t>
      </w:r>
      <w:r w:rsidR="00593091" w:rsidRPr="0067168C">
        <w:rPr>
          <w:b/>
          <w:shd w:val="clear" w:color="auto" w:fill="FFFFFF"/>
        </w:rPr>
        <w:t>B</w:t>
      </w:r>
      <w:r w:rsidRPr="0067168C">
        <w:rPr>
          <w:shd w:val="clear" w:color="auto" w:fill="FFFFFF"/>
        </w:rPr>
        <w:t>) contain 14-nucleotide catalytic sequence (5’TCCGAGCCGGACGA3’)</w:t>
      </w:r>
      <w:r w:rsidR="00162303" w:rsidRPr="0067168C">
        <w:rPr>
          <w:shd w:val="clear" w:color="auto" w:fill="FFFFFF"/>
        </w:rPr>
        <w:t>. Nucleotides C</w:t>
      </w:r>
      <w:r w:rsidR="00162303" w:rsidRPr="0067168C">
        <w:rPr>
          <w:shd w:val="clear" w:color="auto" w:fill="FFFFFF"/>
          <w:vertAlign w:val="subscript"/>
        </w:rPr>
        <w:t>2</w:t>
      </w:r>
      <w:r w:rsidR="00162303" w:rsidRPr="0067168C">
        <w:rPr>
          <w:shd w:val="clear" w:color="auto" w:fill="FFFFFF"/>
        </w:rPr>
        <w:t>, C</w:t>
      </w:r>
      <w:r w:rsidR="00162303" w:rsidRPr="0067168C">
        <w:rPr>
          <w:shd w:val="clear" w:color="auto" w:fill="FFFFFF"/>
          <w:vertAlign w:val="subscript"/>
        </w:rPr>
        <w:t>3</w:t>
      </w:r>
      <w:r w:rsidR="00162303" w:rsidRPr="0067168C">
        <w:rPr>
          <w:shd w:val="clear" w:color="auto" w:fill="FFFFFF"/>
        </w:rPr>
        <w:t xml:space="preserve"> and G</w:t>
      </w:r>
      <w:r w:rsidR="00162303" w:rsidRPr="0067168C">
        <w:rPr>
          <w:shd w:val="clear" w:color="auto" w:fill="FFFFFF"/>
          <w:vertAlign w:val="subscript"/>
        </w:rPr>
        <w:t>4</w:t>
      </w:r>
      <w:r w:rsidR="00162303" w:rsidRPr="0067168C">
        <w:rPr>
          <w:shd w:val="clear" w:color="auto" w:fill="FFFFFF"/>
        </w:rPr>
        <w:t xml:space="preserve"> pair with C</w:t>
      </w:r>
      <w:r w:rsidR="00162303" w:rsidRPr="0067168C">
        <w:rPr>
          <w:shd w:val="clear" w:color="auto" w:fill="FFFFFF"/>
          <w:vertAlign w:val="subscript"/>
        </w:rPr>
        <w:t>9</w:t>
      </w:r>
      <w:r w:rsidR="00162303" w:rsidRPr="0067168C">
        <w:rPr>
          <w:shd w:val="clear" w:color="auto" w:fill="FFFFFF"/>
        </w:rPr>
        <w:t xml:space="preserve"> G</w:t>
      </w:r>
      <w:r w:rsidR="00162303" w:rsidRPr="0067168C">
        <w:rPr>
          <w:shd w:val="clear" w:color="auto" w:fill="FFFFFF"/>
          <w:vertAlign w:val="subscript"/>
        </w:rPr>
        <w:t>10</w:t>
      </w:r>
      <w:r w:rsidR="00162303" w:rsidRPr="0067168C">
        <w:rPr>
          <w:shd w:val="clear" w:color="auto" w:fill="FFFFFF"/>
        </w:rPr>
        <w:t xml:space="preserve"> and G</w:t>
      </w:r>
      <w:r w:rsidR="00162303" w:rsidRPr="0067168C">
        <w:rPr>
          <w:shd w:val="clear" w:color="auto" w:fill="FFFFFF"/>
          <w:vertAlign w:val="subscript"/>
        </w:rPr>
        <w:t>11</w:t>
      </w:r>
      <w:r w:rsidRPr="0067168C">
        <w:rPr>
          <w:shd w:val="clear" w:color="auto" w:fill="FFFFFF"/>
        </w:rPr>
        <w:t xml:space="preserve"> form</w:t>
      </w:r>
      <w:r w:rsidR="00162303" w:rsidRPr="0067168C">
        <w:rPr>
          <w:shd w:val="clear" w:color="auto" w:fill="FFFFFF"/>
        </w:rPr>
        <w:t>ing</w:t>
      </w:r>
      <w:r w:rsidRPr="0067168C">
        <w:rPr>
          <w:shd w:val="clear" w:color="auto" w:fill="FFFFFF"/>
        </w:rPr>
        <w:t xml:space="preserve"> a short stem</w:t>
      </w:r>
      <w:r w:rsidR="00A35627" w:rsidRPr="0067168C">
        <w:rPr>
          <w:shd w:val="clear" w:color="auto" w:fill="FFFFFF"/>
        </w:rPr>
        <w:t>-</w:t>
      </w:r>
      <w:r w:rsidRPr="0067168C">
        <w:rPr>
          <w:shd w:val="clear" w:color="auto" w:fill="FFFFFF"/>
        </w:rPr>
        <w:t>loop</w:t>
      </w:r>
      <w:r w:rsidR="00A35627" w:rsidRPr="0067168C">
        <w:rPr>
          <w:shd w:val="clear" w:color="auto" w:fill="FFFFFF"/>
        </w:rPr>
        <w:t xml:space="preserve"> structure</w:t>
      </w:r>
      <w:r w:rsidRPr="0067168C">
        <w:rPr>
          <w:shd w:val="clear" w:color="auto" w:fill="FFFFFF"/>
        </w:rPr>
        <w:t xml:space="preserve">. 8-17 DNAzymes cleave RNA upstream of any guanine that is imperfectly paired with the </w:t>
      </w:r>
      <w:r w:rsidR="00A35627" w:rsidRPr="0067168C">
        <w:rPr>
          <w:shd w:val="clear" w:color="auto" w:fill="FFFFFF"/>
        </w:rPr>
        <w:t>first</w:t>
      </w:r>
      <w:r w:rsidRPr="0067168C">
        <w:rPr>
          <w:shd w:val="clear" w:color="auto" w:fill="FFFFFF"/>
        </w:rPr>
        <w:t xml:space="preserve"> thymine from the DNAzyme active sequence. The RNA nucleotide upstream of the guanine is not base-paired </w:t>
      </w:r>
      <w:r w:rsidR="00993E8A" w:rsidRPr="0067168C">
        <w:rPr>
          <w:shd w:val="clear" w:color="auto" w:fill="FFFFFF"/>
        </w:rPr>
        <w:t xml:space="preserve">with DNAzyme </w:t>
      </w:r>
      <w:r w:rsidRPr="0067168C">
        <w:rPr>
          <w:shd w:val="clear" w:color="auto" w:fill="FFFFFF"/>
        </w:rPr>
        <w:t>and its 2’-O-methylation impairs the cleavage. 8-17 DNAzymes require longer</w:t>
      </w:r>
      <w:r w:rsidR="00095609" w:rsidRPr="0067168C">
        <w:rPr>
          <w:shd w:val="clear" w:color="auto" w:fill="FFFFFF"/>
        </w:rPr>
        <w:t xml:space="preserve"> </w:t>
      </w:r>
      <w:r w:rsidRPr="0067168C">
        <w:rPr>
          <w:shd w:val="clear" w:color="auto" w:fill="FFFFFF"/>
        </w:rPr>
        <w:t xml:space="preserve">homology arms </w:t>
      </w:r>
      <w:r w:rsidR="00095609" w:rsidRPr="0067168C">
        <w:rPr>
          <w:shd w:val="clear" w:color="auto" w:fill="FFFFFF"/>
        </w:rPr>
        <w:t xml:space="preserve">of around 20 nucleotides </w:t>
      </w:r>
      <w:r w:rsidRPr="0067168C">
        <w:rPr>
          <w:shd w:val="clear" w:color="auto" w:fill="FFFFFF"/>
        </w:rPr>
        <w:t xml:space="preserve">to direct DNAzyme to </w:t>
      </w:r>
      <w:r w:rsidR="00317139" w:rsidRPr="0067168C">
        <w:rPr>
          <w:shd w:val="clear" w:color="auto" w:fill="FFFFFF"/>
        </w:rPr>
        <w:t>its</w:t>
      </w:r>
      <w:r w:rsidRPr="0067168C">
        <w:rPr>
          <w:shd w:val="clear" w:color="auto" w:fill="FFFFFF"/>
        </w:rPr>
        <w:t xml:space="preserve"> specific sequence.</w:t>
      </w:r>
      <w:r w:rsidR="000F30D0" w:rsidRPr="0067168C">
        <w:rPr>
          <w:shd w:val="clear" w:color="auto" w:fill="FFFFFF"/>
        </w:rPr>
        <w:t xml:space="preserve"> </w:t>
      </w:r>
    </w:p>
    <w:p w14:paraId="1E552616" w14:textId="77777777" w:rsidR="000B3B4E" w:rsidRPr="0067168C" w:rsidRDefault="000B3B4E" w:rsidP="002A139C">
      <w:pPr>
        <w:rPr>
          <w:shd w:val="clear" w:color="auto" w:fill="FFFFFF"/>
        </w:rPr>
      </w:pPr>
    </w:p>
    <w:p w14:paraId="37FC86BD" w14:textId="4CB64AD7" w:rsidR="005D1A00" w:rsidRPr="0067168C" w:rsidRDefault="00736629" w:rsidP="000B3B4E">
      <w:pPr>
        <w:outlineLvl w:val="0"/>
      </w:pPr>
      <w:r w:rsidRPr="0067168C">
        <w:t xml:space="preserve">Here, we provide a step-by-step protocol for </w:t>
      </w:r>
      <w:r w:rsidR="00700232" w:rsidRPr="0067168C">
        <w:t xml:space="preserve">the </w:t>
      </w:r>
      <w:r w:rsidRPr="0067168C">
        <w:t xml:space="preserve">analysis of 2’-O-methylation of rRNA in </w:t>
      </w:r>
      <w:r w:rsidRPr="0067168C">
        <w:rPr>
          <w:i/>
        </w:rPr>
        <w:t>Saccharomyces cerevisiae</w:t>
      </w:r>
      <w:r w:rsidRPr="0067168C">
        <w:t xml:space="preserve"> using 10-23 and 8-17 DNAzyme-dependent approaches</w:t>
      </w:r>
      <w:r w:rsidR="00A82294" w:rsidRPr="0067168C">
        <w:fldChar w:fldCharType="begin">
          <w:fldData xml:space="preserve">PEVuZE5vdGU+PENpdGU+PEF1dGhvcj5CdWNoaGF1cHQ8L0F1dGhvcj48WWVhcj4yMDA3PC9ZZWFy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</w:fldData>
        </w:fldChar>
      </w:r>
      <w:r w:rsidR="00D60CC5" w:rsidRPr="0067168C">
        <w:instrText xml:space="preserve"> ADDIN EN.CITE </w:instrText>
      </w:r>
      <w:r w:rsidR="00D60CC5" w:rsidRPr="0067168C">
        <w:fldChar w:fldCharType="begin">
          <w:fldData xml:space="preserve">PEVuZE5vdGU+PENpdGU+PEF1dGhvcj5CdWNoaGF1cHQ8L0F1dGhvcj48WWVhcj4yMDA3PC9ZZWFy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</w:fldData>
        </w:fldChar>
      </w:r>
      <w:r w:rsidR="00D60CC5" w:rsidRPr="0067168C">
        <w:instrText xml:space="preserve"> ADDIN EN.CITE.DATA </w:instrText>
      </w:r>
      <w:r w:rsidR="00D60CC5" w:rsidRPr="0067168C">
        <w:fldChar w:fldCharType="end"/>
      </w:r>
      <w:r w:rsidR="00A82294" w:rsidRPr="0067168C">
        <w:fldChar w:fldCharType="separate"/>
      </w:r>
      <w:r w:rsidR="00D60CC5" w:rsidRPr="0067168C">
        <w:rPr>
          <w:noProof/>
          <w:vertAlign w:val="superscript"/>
        </w:rPr>
        <w:t>12,13</w:t>
      </w:r>
      <w:r w:rsidR="00A82294" w:rsidRPr="0067168C">
        <w:fldChar w:fldCharType="end"/>
      </w:r>
      <w:r w:rsidR="00D60CC5" w:rsidRPr="0067168C">
        <w:t xml:space="preserve"> </w:t>
      </w:r>
      <w:r w:rsidR="0064035F" w:rsidRPr="0067168C">
        <w:t>(</w:t>
      </w:r>
      <w:r w:rsidR="0064035F" w:rsidRPr="0067168C">
        <w:rPr>
          <w:b/>
        </w:rPr>
        <w:t>Fig</w:t>
      </w:r>
      <w:r w:rsidR="00700232" w:rsidRPr="0067168C">
        <w:rPr>
          <w:b/>
        </w:rPr>
        <w:t>ure</w:t>
      </w:r>
      <w:r w:rsidR="0064035F" w:rsidRPr="0067168C">
        <w:rPr>
          <w:b/>
        </w:rPr>
        <w:t xml:space="preserve"> 1</w:t>
      </w:r>
      <w:r w:rsidR="00700232" w:rsidRPr="0067168C">
        <w:rPr>
          <w:b/>
        </w:rPr>
        <w:t>C</w:t>
      </w:r>
      <w:r w:rsidR="0064035F" w:rsidRPr="0067168C">
        <w:t>)</w:t>
      </w:r>
      <w:r w:rsidRPr="0067168C">
        <w:t>. This protocol can be easily ad</w:t>
      </w:r>
      <w:r w:rsidR="00E26DE4" w:rsidRPr="0067168C">
        <w:t>a</w:t>
      </w:r>
      <w:r w:rsidRPr="0067168C">
        <w:t xml:space="preserve">pted for other organisms and RNA species and employed for </w:t>
      </w:r>
      <w:r w:rsidR="00700232" w:rsidRPr="0067168C">
        <w:t xml:space="preserve">the </w:t>
      </w:r>
      <w:r w:rsidRPr="0067168C">
        <w:t>fast, preliminary or major analyses of site-specific RNA 2’-O-methylation.</w:t>
      </w:r>
    </w:p>
    <w:p w14:paraId="6DC9E3A3" w14:textId="77777777" w:rsidR="005D1A00" w:rsidRPr="0067168C" w:rsidRDefault="005D1A00" w:rsidP="002A139C">
      <w:pPr>
        <w:rPr>
          <w:b/>
        </w:rPr>
      </w:pPr>
      <w:bookmarkStart w:id="0" w:name="_Hlk5259190"/>
    </w:p>
    <w:p w14:paraId="73C81C32" w14:textId="418F507E" w:rsidR="005E3905" w:rsidRPr="0067168C" w:rsidRDefault="006305D7" w:rsidP="002A139C">
      <w:pPr>
        <w:rPr>
          <w:b/>
          <w:lang w:val="en-GB"/>
        </w:rPr>
      </w:pPr>
      <w:bookmarkStart w:id="1" w:name="_Hlk5185094"/>
      <w:r w:rsidRPr="0067168C">
        <w:rPr>
          <w:b/>
        </w:rPr>
        <w:t>PROTOCOL:</w:t>
      </w:r>
    </w:p>
    <w:p w14:paraId="4423D5BC" w14:textId="77777777" w:rsidR="000322C1" w:rsidRPr="0067168C" w:rsidRDefault="000322C1" w:rsidP="002A139C">
      <w:pPr>
        <w:rPr>
          <w:lang w:val="en-GB"/>
        </w:rPr>
      </w:pPr>
    </w:p>
    <w:p w14:paraId="6414C2D2" w14:textId="7C60C40E" w:rsidR="005E3905" w:rsidRPr="0067168C" w:rsidRDefault="002A139C" w:rsidP="002A139C">
      <w:pPr>
        <w:rPr>
          <w:b/>
          <w:lang w:val="en-GB"/>
        </w:rPr>
      </w:pPr>
      <w:r w:rsidRPr="0067168C">
        <w:rPr>
          <w:b/>
          <w:lang w:val="en-GB"/>
        </w:rPr>
        <w:t>1</w:t>
      </w:r>
      <w:r w:rsidR="005E3905" w:rsidRPr="0067168C">
        <w:rPr>
          <w:b/>
          <w:lang w:val="en-GB"/>
        </w:rPr>
        <w:t xml:space="preserve">. </w:t>
      </w:r>
      <w:r w:rsidR="00BB60A9" w:rsidRPr="0067168C">
        <w:rPr>
          <w:b/>
          <w:lang w:val="en-GB"/>
        </w:rPr>
        <w:t xml:space="preserve"> </w:t>
      </w:r>
      <w:r w:rsidR="00A1001A" w:rsidRPr="0067168C">
        <w:rPr>
          <w:b/>
          <w:lang w:val="en-GB"/>
        </w:rPr>
        <w:t>Strains</w:t>
      </w:r>
      <w:r w:rsidR="00E076B0" w:rsidRPr="0067168C">
        <w:rPr>
          <w:b/>
          <w:lang w:val="en-GB"/>
        </w:rPr>
        <w:t>,</w:t>
      </w:r>
      <w:r w:rsidR="00A1001A" w:rsidRPr="0067168C">
        <w:rPr>
          <w:b/>
          <w:lang w:val="en-GB"/>
        </w:rPr>
        <w:t xml:space="preserve"> m</w:t>
      </w:r>
      <w:r w:rsidR="005E3905" w:rsidRPr="0067168C">
        <w:rPr>
          <w:b/>
          <w:lang w:val="en-GB"/>
        </w:rPr>
        <w:t>edia and buffer</w:t>
      </w:r>
      <w:r w:rsidR="00A82294" w:rsidRPr="0067168C">
        <w:rPr>
          <w:b/>
          <w:lang w:val="en-GB"/>
        </w:rPr>
        <w:t xml:space="preserve"> recipes</w:t>
      </w:r>
    </w:p>
    <w:p w14:paraId="25670281" w14:textId="77777777" w:rsidR="000322C1" w:rsidRPr="0067168C" w:rsidRDefault="000322C1" w:rsidP="002A139C">
      <w:pPr>
        <w:rPr>
          <w:lang w:val="en-GB"/>
        </w:rPr>
      </w:pPr>
    </w:p>
    <w:p w14:paraId="125054A1" w14:textId="517B5E30" w:rsidR="005E3905" w:rsidRPr="0067168C" w:rsidRDefault="00BB60A9" w:rsidP="00BB60A9">
      <w:pPr>
        <w:rPr>
          <w:lang w:val="en-GB"/>
        </w:rPr>
      </w:pPr>
      <w:r w:rsidRPr="0067168C">
        <w:rPr>
          <w:lang w:val="en-GB"/>
        </w:rPr>
        <w:t xml:space="preserve">1.1. </w:t>
      </w:r>
      <w:r w:rsidR="00700232" w:rsidRPr="0067168C">
        <w:rPr>
          <w:lang w:val="en-GB"/>
        </w:rPr>
        <w:t>Prepare y</w:t>
      </w:r>
      <w:r w:rsidR="00A82294" w:rsidRPr="0067168C">
        <w:rPr>
          <w:lang w:val="en-GB"/>
        </w:rPr>
        <w:t>east (</w:t>
      </w:r>
      <w:r w:rsidR="005E3905" w:rsidRPr="0067168C">
        <w:rPr>
          <w:i/>
          <w:lang w:val="en-GB"/>
        </w:rPr>
        <w:t>S</w:t>
      </w:r>
      <w:r w:rsidR="00A82294" w:rsidRPr="0067168C">
        <w:rPr>
          <w:i/>
          <w:lang w:val="en-GB"/>
        </w:rPr>
        <w:t xml:space="preserve">. </w:t>
      </w:r>
      <w:r w:rsidR="005E3905" w:rsidRPr="0067168C">
        <w:rPr>
          <w:i/>
          <w:lang w:val="en-GB"/>
        </w:rPr>
        <w:t>c</w:t>
      </w:r>
      <w:r w:rsidR="00A82294" w:rsidRPr="0067168C">
        <w:rPr>
          <w:i/>
          <w:lang w:val="en-GB"/>
        </w:rPr>
        <w:t>erevisiae</w:t>
      </w:r>
      <w:r w:rsidR="00A82294" w:rsidRPr="0067168C">
        <w:rPr>
          <w:lang w:val="en-GB"/>
        </w:rPr>
        <w:t>)</w:t>
      </w:r>
      <w:r w:rsidR="005E3905" w:rsidRPr="0067168C">
        <w:rPr>
          <w:lang w:val="en-GB"/>
        </w:rPr>
        <w:t xml:space="preserve"> media</w:t>
      </w:r>
      <w:r w:rsidR="00FA5B6D" w:rsidRPr="0067168C">
        <w:rPr>
          <w:lang w:val="en-GB"/>
        </w:rPr>
        <w:t xml:space="preserve"> as detailed here:</w:t>
      </w:r>
      <w:r w:rsidR="006665F4" w:rsidRPr="0067168C">
        <w:rPr>
          <w:lang w:val="en-GB"/>
        </w:rPr>
        <w:t xml:space="preserve"> </w:t>
      </w:r>
      <w:r w:rsidR="005E3905" w:rsidRPr="0067168C">
        <w:rPr>
          <w:lang w:val="en-GB"/>
        </w:rPr>
        <w:t xml:space="preserve">1% </w:t>
      </w:r>
      <w:r w:rsidR="00317139" w:rsidRPr="0067168C">
        <w:rPr>
          <w:lang w:val="en-GB"/>
        </w:rPr>
        <w:t xml:space="preserve">w/v </w:t>
      </w:r>
      <w:r w:rsidR="005E3905" w:rsidRPr="0067168C">
        <w:rPr>
          <w:lang w:val="en-GB"/>
        </w:rPr>
        <w:t xml:space="preserve">yeast extract, 2% </w:t>
      </w:r>
      <w:r w:rsidR="00317139" w:rsidRPr="0067168C">
        <w:rPr>
          <w:lang w:val="en-GB"/>
        </w:rPr>
        <w:t xml:space="preserve">w/v bacteriological </w:t>
      </w:r>
      <w:r w:rsidR="005E3905" w:rsidRPr="0067168C">
        <w:rPr>
          <w:lang w:val="en-GB"/>
        </w:rPr>
        <w:t>peptone</w:t>
      </w:r>
      <w:r w:rsidR="00700232" w:rsidRPr="0067168C">
        <w:rPr>
          <w:lang w:val="en-GB"/>
        </w:rPr>
        <w:t xml:space="preserve"> and</w:t>
      </w:r>
      <w:r w:rsidR="000F2B7F" w:rsidRPr="0067168C">
        <w:rPr>
          <w:lang w:val="en-GB"/>
        </w:rPr>
        <w:t>,</w:t>
      </w:r>
      <w:r w:rsidR="00700232" w:rsidRPr="0067168C">
        <w:rPr>
          <w:lang w:val="en-GB"/>
        </w:rPr>
        <w:t xml:space="preserve"> </w:t>
      </w:r>
      <w:r w:rsidR="005D1A00" w:rsidRPr="0067168C">
        <w:rPr>
          <w:lang w:val="en-GB"/>
        </w:rPr>
        <w:t>glucose</w:t>
      </w:r>
      <w:r w:rsidR="006665F4" w:rsidRPr="0067168C">
        <w:rPr>
          <w:lang w:val="en-GB"/>
        </w:rPr>
        <w:t xml:space="preserve"> and </w:t>
      </w:r>
      <w:r w:rsidR="005D1A00" w:rsidRPr="0067168C">
        <w:rPr>
          <w:lang w:val="en-GB"/>
        </w:rPr>
        <w:t xml:space="preserve">galactose stocks </w:t>
      </w:r>
      <w:r w:rsidR="00700232" w:rsidRPr="0067168C">
        <w:rPr>
          <w:lang w:val="en-GB"/>
        </w:rPr>
        <w:t xml:space="preserve">at </w:t>
      </w:r>
      <w:r w:rsidR="005D1A00" w:rsidRPr="0067168C">
        <w:rPr>
          <w:lang w:val="en-GB"/>
        </w:rPr>
        <w:t>20%</w:t>
      </w:r>
      <w:r w:rsidR="00317139" w:rsidRPr="0067168C">
        <w:rPr>
          <w:lang w:val="en-GB"/>
        </w:rPr>
        <w:t xml:space="preserve"> w/v</w:t>
      </w:r>
      <w:r w:rsidR="00700232" w:rsidRPr="0067168C">
        <w:rPr>
          <w:lang w:val="en-GB"/>
        </w:rPr>
        <w:t>.</w:t>
      </w:r>
    </w:p>
    <w:p w14:paraId="2277B08D" w14:textId="77777777" w:rsidR="000322C1" w:rsidRPr="0067168C" w:rsidRDefault="000322C1" w:rsidP="002A139C">
      <w:pPr>
        <w:rPr>
          <w:lang w:val="en-GB"/>
        </w:rPr>
      </w:pPr>
    </w:p>
    <w:p w14:paraId="364ADABB" w14:textId="63A44AE6" w:rsidR="005E3905" w:rsidRPr="0067168C" w:rsidRDefault="002A139C" w:rsidP="002A139C">
      <w:pPr>
        <w:rPr>
          <w:lang w:val="en-GB"/>
        </w:rPr>
      </w:pPr>
      <w:r w:rsidRPr="0067168C">
        <w:rPr>
          <w:lang w:val="en-GB"/>
        </w:rPr>
        <w:t>1</w:t>
      </w:r>
      <w:r w:rsidR="005E3905" w:rsidRPr="0067168C">
        <w:rPr>
          <w:lang w:val="en-GB"/>
        </w:rPr>
        <w:t>.2</w:t>
      </w:r>
      <w:r w:rsidRPr="0067168C">
        <w:rPr>
          <w:lang w:val="en-GB"/>
        </w:rPr>
        <w:t>.</w:t>
      </w:r>
      <w:r w:rsidR="005E3905" w:rsidRPr="0067168C">
        <w:rPr>
          <w:lang w:val="en-GB"/>
        </w:rPr>
        <w:t xml:space="preserve"> </w:t>
      </w:r>
      <w:r w:rsidR="00BB60A9" w:rsidRPr="0067168C">
        <w:rPr>
          <w:lang w:val="en-GB"/>
        </w:rPr>
        <w:t xml:space="preserve"> </w:t>
      </w:r>
      <w:r w:rsidR="00700232" w:rsidRPr="0067168C">
        <w:rPr>
          <w:lang w:val="en-GB"/>
        </w:rPr>
        <w:t>Prepare s</w:t>
      </w:r>
      <w:r w:rsidR="00F050C0" w:rsidRPr="0067168C">
        <w:rPr>
          <w:lang w:val="en-GB"/>
        </w:rPr>
        <w:t xml:space="preserve">odium acetate </w:t>
      </w:r>
      <w:r w:rsidR="00ED3142" w:rsidRPr="0067168C">
        <w:rPr>
          <w:lang w:val="en-GB"/>
        </w:rPr>
        <w:t>(</w:t>
      </w:r>
      <w:proofErr w:type="spellStart"/>
      <w:r w:rsidR="00ED3142" w:rsidRPr="0067168C">
        <w:rPr>
          <w:lang w:val="en-GB"/>
        </w:rPr>
        <w:t>NaAc</w:t>
      </w:r>
      <w:proofErr w:type="spellEnd"/>
      <w:r w:rsidR="00ED3142" w:rsidRPr="0067168C">
        <w:rPr>
          <w:lang w:val="en-GB"/>
        </w:rPr>
        <w:t>)</w:t>
      </w:r>
      <w:r w:rsidR="006665F4" w:rsidRPr="0067168C">
        <w:rPr>
          <w:lang w:val="en-GB"/>
        </w:rPr>
        <w:t>-</w:t>
      </w:r>
      <w:r w:rsidR="00F050C0" w:rsidRPr="0067168C">
        <w:rPr>
          <w:lang w:val="en-GB"/>
        </w:rPr>
        <w:t>EDTA (</w:t>
      </w:r>
      <w:r w:rsidR="005E3905" w:rsidRPr="0067168C">
        <w:rPr>
          <w:lang w:val="en-GB"/>
        </w:rPr>
        <w:t>AE</w:t>
      </w:r>
      <w:r w:rsidR="00F050C0" w:rsidRPr="0067168C">
        <w:rPr>
          <w:lang w:val="en-GB"/>
        </w:rPr>
        <w:t>)</w:t>
      </w:r>
      <w:r w:rsidR="005E3905" w:rsidRPr="0067168C">
        <w:rPr>
          <w:lang w:val="en-GB"/>
        </w:rPr>
        <w:t xml:space="preserve"> buffer</w:t>
      </w:r>
      <w:r w:rsidR="00700232" w:rsidRPr="0067168C">
        <w:rPr>
          <w:lang w:val="en-GB"/>
        </w:rPr>
        <w:t xml:space="preserve"> by </w:t>
      </w:r>
      <w:r w:rsidR="00FA5B6D" w:rsidRPr="0067168C">
        <w:rPr>
          <w:lang w:val="en-GB"/>
        </w:rPr>
        <w:t xml:space="preserve">adding </w:t>
      </w:r>
      <w:r w:rsidR="005E3905" w:rsidRPr="0067168C">
        <w:rPr>
          <w:lang w:val="en-GB"/>
        </w:rPr>
        <w:t>50</w:t>
      </w:r>
      <w:r w:rsidR="005D1A00" w:rsidRPr="0067168C">
        <w:rPr>
          <w:lang w:val="en-GB"/>
        </w:rPr>
        <w:t xml:space="preserve"> mM </w:t>
      </w:r>
      <w:proofErr w:type="spellStart"/>
      <w:r w:rsidR="005D1A00" w:rsidRPr="0067168C">
        <w:rPr>
          <w:lang w:val="en-GB"/>
        </w:rPr>
        <w:t>NaAc</w:t>
      </w:r>
      <w:proofErr w:type="spellEnd"/>
      <w:r w:rsidR="005D1A00" w:rsidRPr="0067168C">
        <w:rPr>
          <w:lang w:val="en-GB"/>
        </w:rPr>
        <w:t xml:space="preserve"> </w:t>
      </w:r>
      <w:r w:rsidR="005E3905" w:rsidRPr="0067168C">
        <w:rPr>
          <w:lang w:val="en-GB"/>
        </w:rPr>
        <w:t>pH</w:t>
      </w:r>
      <w:r w:rsidR="005D1A00" w:rsidRPr="0067168C">
        <w:rPr>
          <w:lang w:val="en-GB"/>
        </w:rPr>
        <w:t xml:space="preserve"> </w:t>
      </w:r>
      <w:r w:rsidR="005E3905" w:rsidRPr="0067168C">
        <w:rPr>
          <w:lang w:val="en-GB"/>
        </w:rPr>
        <w:t>5.3</w:t>
      </w:r>
      <w:r w:rsidR="00700232" w:rsidRPr="0067168C">
        <w:rPr>
          <w:lang w:val="en-GB"/>
        </w:rPr>
        <w:t xml:space="preserve"> and </w:t>
      </w:r>
      <w:r w:rsidR="005E3905" w:rsidRPr="0067168C">
        <w:rPr>
          <w:lang w:val="en-GB"/>
        </w:rPr>
        <w:t>10</w:t>
      </w:r>
      <w:r w:rsidR="005D1A00" w:rsidRPr="0067168C">
        <w:rPr>
          <w:lang w:val="en-GB"/>
        </w:rPr>
        <w:t xml:space="preserve"> </w:t>
      </w:r>
      <w:r w:rsidR="005E3905" w:rsidRPr="0067168C">
        <w:rPr>
          <w:lang w:val="en-GB"/>
        </w:rPr>
        <w:t>mM EDTA</w:t>
      </w:r>
      <w:r w:rsidR="00700232" w:rsidRPr="0067168C">
        <w:rPr>
          <w:lang w:val="en-GB"/>
        </w:rPr>
        <w:t>.</w:t>
      </w:r>
    </w:p>
    <w:p w14:paraId="64BCD747" w14:textId="77777777" w:rsidR="000322C1" w:rsidRPr="0067168C" w:rsidRDefault="000322C1" w:rsidP="002A139C">
      <w:pPr>
        <w:rPr>
          <w:lang w:val="en-GB"/>
        </w:rPr>
      </w:pPr>
    </w:p>
    <w:p w14:paraId="113CA87B" w14:textId="45054A37" w:rsidR="005E3905" w:rsidRPr="0067168C" w:rsidRDefault="002A139C" w:rsidP="002A139C">
      <w:pPr>
        <w:rPr>
          <w:lang w:val="en-GB"/>
        </w:rPr>
      </w:pPr>
      <w:r w:rsidRPr="0067168C">
        <w:rPr>
          <w:lang w:val="en-GB"/>
        </w:rPr>
        <w:t>1</w:t>
      </w:r>
      <w:r w:rsidR="005E3905" w:rsidRPr="0067168C">
        <w:rPr>
          <w:lang w:val="en-GB"/>
        </w:rPr>
        <w:t>.3</w:t>
      </w:r>
      <w:r w:rsidRPr="0067168C">
        <w:rPr>
          <w:lang w:val="en-GB"/>
        </w:rPr>
        <w:t>.</w:t>
      </w:r>
      <w:r w:rsidR="005E3905" w:rsidRPr="0067168C">
        <w:rPr>
          <w:lang w:val="en-GB"/>
        </w:rPr>
        <w:t xml:space="preserve"> </w:t>
      </w:r>
      <w:r w:rsidR="00BB60A9" w:rsidRPr="0067168C">
        <w:rPr>
          <w:lang w:val="en-GB"/>
        </w:rPr>
        <w:t xml:space="preserve"> </w:t>
      </w:r>
      <w:r w:rsidR="00700232" w:rsidRPr="0067168C">
        <w:rPr>
          <w:lang w:val="en-GB"/>
        </w:rPr>
        <w:t xml:space="preserve">Prepare </w:t>
      </w:r>
      <w:r w:rsidR="005E3905" w:rsidRPr="0067168C">
        <w:rPr>
          <w:lang w:val="en-GB"/>
        </w:rPr>
        <w:t xml:space="preserve">10-23 </w:t>
      </w:r>
      <w:proofErr w:type="spellStart"/>
      <w:r w:rsidR="005D1A00" w:rsidRPr="0067168C">
        <w:rPr>
          <w:lang w:val="en-GB"/>
        </w:rPr>
        <w:t>DNAzyme</w:t>
      </w:r>
      <w:proofErr w:type="spellEnd"/>
      <w:r w:rsidR="005D1A00" w:rsidRPr="0067168C">
        <w:rPr>
          <w:lang w:val="en-GB"/>
        </w:rPr>
        <w:t xml:space="preserve"> </w:t>
      </w:r>
      <w:r w:rsidR="005E3905" w:rsidRPr="0067168C">
        <w:rPr>
          <w:lang w:val="en-GB"/>
        </w:rPr>
        <w:t>4x Incubation Buffer</w:t>
      </w:r>
      <w:r w:rsidR="00FA5B6D" w:rsidRPr="0067168C">
        <w:rPr>
          <w:lang w:val="en-GB"/>
        </w:rPr>
        <w:t xml:space="preserve"> as detailed here:</w:t>
      </w:r>
      <w:r w:rsidR="00700232" w:rsidRPr="0067168C">
        <w:rPr>
          <w:lang w:val="en-GB"/>
        </w:rPr>
        <w:t xml:space="preserve"> </w:t>
      </w:r>
      <w:r w:rsidR="005E3905" w:rsidRPr="0067168C">
        <w:rPr>
          <w:lang w:val="en-GB"/>
        </w:rPr>
        <w:t>24 mM Tris pH 8</w:t>
      </w:r>
      <w:r w:rsidR="00700232" w:rsidRPr="0067168C">
        <w:rPr>
          <w:lang w:val="en-GB"/>
        </w:rPr>
        <w:t xml:space="preserve">, </w:t>
      </w:r>
      <w:r w:rsidR="005E3905" w:rsidRPr="0067168C">
        <w:rPr>
          <w:lang w:val="en-GB"/>
        </w:rPr>
        <w:t>60 mM NaCl</w:t>
      </w:r>
      <w:r w:rsidR="0006559A" w:rsidRPr="0067168C">
        <w:rPr>
          <w:lang w:val="en-GB"/>
        </w:rPr>
        <w:t xml:space="preserve"> and </w:t>
      </w:r>
      <w:r w:rsidR="005E3905" w:rsidRPr="0067168C">
        <w:rPr>
          <w:lang w:val="en-GB"/>
        </w:rPr>
        <w:t xml:space="preserve">10-23 </w:t>
      </w:r>
      <w:r w:rsidR="005D1A00" w:rsidRPr="0067168C">
        <w:rPr>
          <w:lang w:val="en-GB"/>
        </w:rPr>
        <w:t xml:space="preserve">DNAzyme </w:t>
      </w:r>
      <w:r w:rsidR="00E27F03" w:rsidRPr="0067168C">
        <w:rPr>
          <w:lang w:val="en-GB"/>
        </w:rPr>
        <w:t>4x Reaction Buffer</w:t>
      </w:r>
      <w:r w:rsidR="00700232" w:rsidRPr="0067168C">
        <w:rPr>
          <w:lang w:val="en-GB"/>
        </w:rPr>
        <w:t xml:space="preserve">: </w:t>
      </w:r>
      <w:r w:rsidR="005E3905" w:rsidRPr="0067168C">
        <w:rPr>
          <w:lang w:val="en-GB"/>
        </w:rPr>
        <w:t>200 mM Tris pH 8</w:t>
      </w:r>
      <w:r w:rsidR="00700232" w:rsidRPr="0067168C">
        <w:rPr>
          <w:lang w:val="en-GB"/>
        </w:rPr>
        <w:t xml:space="preserve"> and </w:t>
      </w:r>
      <w:r w:rsidR="005E3905" w:rsidRPr="0067168C">
        <w:rPr>
          <w:lang w:val="en-GB"/>
        </w:rPr>
        <w:t>600 mM NaCl</w:t>
      </w:r>
      <w:r w:rsidR="00700232" w:rsidRPr="0067168C">
        <w:rPr>
          <w:lang w:val="en-GB"/>
        </w:rPr>
        <w:t>.</w:t>
      </w:r>
    </w:p>
    <w:p w14:paraId="6006B94D" w14:textId="77777777" w:rsidR="000322C1" w:rsidRPr="0067168C" w:rsidRDefault="000322C1" w:rsidP="002A139C">
      <w:pPr>
        <w:rPr>
          <w:lang w:val="en-GB"/>
        </w:rPr>
      </w:pPr>
    </w:p>
    <w:p w14:paraId="5F1822AA" w14:textId="4FFB3492" w:rsidR="005E3905" w:rsidRPr="0067168C" w:rsidRDefault="002A139C" w:rsidP="002A139C">
      <w:pPr>
        <w:rPr>
          <w:b/>
          <w:lang w:val="en-GB"/>
        </w:rPr>
      </w:pPr>
      <w:r w:rsidRPr="0067168C">
        <w:rPr>
          <w:lang w:val="en-GB"/>
        </w:rPr>
        <w:t>1</w:t>
      </w:r>
      <w:r w:rsidR="005E3905" w:rsidRPr="0067168C">
        <w:rPr>
          <w:lang w:val="en-GB"/>
        </w:rPr>
        <w:t>.</w:t>
      </w:r>
      <w:r w:rsidR="0006559A" w:rsidRPr="0067168C">
        <w:rPr>
          <w:lang w:val="en-GB"/>
        </w:rPr>
        <w:t>4</w:t>
      </w:r>
      <w:r w:rsidRPr="0067168C">
        <w:rPr>
          <w:lang w:val="en-GB"/>
        </w:rPr>
        <w:t>.</w:t>
      </w:r>
      <w:r w:rsidR="005E3905" w:rsidRPr="0067168C">
        <w:rPr>
          <w:lang w:val="en-GB"/>
        </w:rPr>
        <w:t xml:space="preserve"> </w:t>
      </w:r>
      <w:r w:rsidR="00BB60A9" w:rsidRPr="0067168C">
        <w:rPr>
          <w:lang w:val="en-GB"/>
        </w:rPr>
        <w:t xml:space="preserve"> </w:t>
      </w:r>
      <w:r w:rsidR="00C955E9" w:rsidRPr="0067168C">
        <w:rPr>
          <w:lang w:val="en-GB"/>
        </w:rPr>
        <w:t xml:space="preserve">Prepare </w:t>
      </w:r>
      <w:r w:rsidR="005E3905" w:rsidRPr="0067168C">
        <w:rPr>
          <w:lang w:val="en-GB"/>
        </w:rPr>
        <w:t xml:space="preserve">8-17 </w:t>
      </w:r>
      <w:proofErr w:type="spellStart"/>
      <w:r w:rsidR="005D1A00" w:rsidRPr="0067168C">
        <w:rPr>
          <w:lang w:val="en-GB"/>
        </w:rPr>
        <w:t>DNAzyme</w:t>
      </w:r>
      <w:proofErr w:type="spellEnd"/>
      <w:r w:rsidR="005D1A00" w:rsidRPr="0067168C">
        <w:rPr>
          <w:lang w:val="en-GB"/>
        </w:rPr>
        <w:t xml:space="preserve"> </w:t>
      </w:r>
      <w:r w:rsidR="005E3905" w:rsidRPr="0067168C">
        <w:rPr>
          <w:lang w:val="en-GB"/>
        </w:rPr>
        <w:t>2x Reaction Buffer</w:t>
      </w:r>
      <w:r w:rsidR="00FA5B6D" w:rsidRPr="0067168C">
        <w:rPr>
          <w:lang w:val="en-GB"/>
        </w:rPr>
        <w:t xml:space="preserve"> as detailed here</w:t>
      </w:r>
      <w:r w:rsidR="005E3905" w:rsidRPr="0067168C">
        <w:rPr>
          <w:lang w:val="en-GB"/>
        </w:rPr>
        <w:t xml:space="preserve">: 200 mM </w:t>
      </w:r>
      <w:proofErr w:type="spellStart"/>
      <w:r w:rsidR="005E3905" w:rsidRPr="0067168C">
        <w:rPr>
          <w:lang w:val="en-GB"/>
        </w:rPr>
        <w:t>KCl</w:t>
      </w:r>
      <w:proofErr w:type="spellEnd"/>
      <w:r w:rsidR="005E3905" w:rsidRPr="0067168C">
        <w:rPr>
          <w:lang w:val="en-GB"/>
        </w:rPr>
        <w:t>, 800 mM NaCl, 100 mM HEPES pH 7.0, 15 mM MgCl</w:t>
      </w:r>
      <w:r w:rsidR="0067168C" w:rsidRPr="0067168C">
        <w:rPr>
          <w:vertAlign w:val="subscript"/>
          <w:lang w:val="en-GB"/>
        </w:rPr>
        <w:t>2</w:t>
      </w:r>
      <w:r w:rsidR="005E3905" w:rsidRPr="0067168C">
        <w:rPr>
          <w:lang w:val="en-GB"/>
        </w:rPr>
        <w:t>, and 15 mM MnCl</w:t>
      </w:r>
      <w:r w:rsidR="0067168C" w:rsidRPr="0067168C">
        <w:rPr>
          <w:vertAlign w:val="subscript"/>
          <w:lang w:val="en-GB"/>
        </w:rPr>
        <w:t>2</w:t>
      </w:r>
      <w:r w:rsidR="0067168C">
        <w:rPr>
          <w:lang w:val="en-GB"/>
        </w:rPr>
        <w:t>.</w:t>
      </w:r>
    </w:p>
    <w:p w14:paraId="7CFF9D61" w14:textId="77777777" w:rsidR="000322C1" w:rsidRPr="0067168C" w:rsidRDefault="000322C1" w:rsidP="002A139C">
      <w:pPr>
        <w:rPr>
          <w:lang w:val="en-GB"/>
        </w:rPr>
      </w:pPr>
    </w:p>
    <w:p w14:paraId="16D11846" w14:textId="1BB9E7DD" w:rsidR="005E3905" w:rsidRPr="0067168C" w:rsidRDefault="002A139C" w:rsidP="002A139C">
      <w:pPr>
        <w:rPr>
          <w:lang w:val="en-GB"/>
        </w:rPr>
      </w:pPr>
      <w:r w:rsidRPr="0067168C">
        <w:rPr>
          <w:lang w:val="en-GB"/>
        </w:rPr>
        <w:t>1</w:t>
      </w:r>
      <w:r w:rsidR="005E3905" w:rsidRPr="0067168C">
        <w:rPr>
          <w:lang w:val="en-GB"/>
        </w:rPr>
        <w:t>.</w:t>
      </w:r>
      <w:r w:rsidR="0006559A" w:rsidRPr="0067168C">
        <w:rPr>
          <w:lang w:val="en-GB"/>
        </w:rPr>
        <w:t>5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C955E9" w:rsidRPr="0067168C">
        <w:rPr>
          <w:lang w:val="en-GB"/>
        </w:rPr>
        <w:t xml:space="preserve">Prepare </w:t>
      </w:r>
      <w:r w:rsidR="005E3905" w:rsidRPr="0067168C">
        <w:rPr>
          <w:lang w:val="en-GB"/>
        </w:rPr>
        <w:t>10x MOPS Buffer</w:t>
      </w:r>
      <w:r w:rsidR="00FA5B6D" w:rsidRPr="0067168C">
        <w:rPr>
          <w:lang w:val="en-GB"/>
        </w:rPr>
        <w:t xml:space="preserve"> as detailed here</w:t>
      </w:r>
      <w:r w:rsidR="005E3905" w:rsidRPr="0067168C">
        <w:rPr>
          <w:lang w:val="en-GB"/>
        </w:rPr>
        <w:t>: 200 mM</w:t>
      </w:r>
      <w:r w:rsidR="005D1A00" w:rsidRPr="0067168C">
        <w:rPr>
          <w:lang w:val="en-GB"/>
        </w:rPr>
        <w:t xml:space="preserve"> MOPS, 50 mM </w:t>
      </w:r>
      <w:proofErr w:type="spellStart"/>
      <w:r w:rsidR="005D1A00" w:rsidRPr="0067168C">
        <w:rPr>
          <w:lang w:val="en-GB"/>
        </w:rPr>
        <w:t>NaAc</w:t>
      </w:r>
      <w:proofErr w:type="spellEnd"/>
      <w:r w:rsidR="005D1A00" w:rsidRPr="0067168C">
        <w:rPr>
          <w:lang w:val="en-GB"/>
        </w:rPr>
        <w:t>,</w:t>
      </w:r>
      <w:r w:rsidR="005E3905" w:rsidRPr="0067168C">
        <w:rPr>
          <w:lang w:val="en-GB"/>
        </w:rPr>
        <w:t xml:space="preserve"> 1</w:t>
      </w:r>
      <w:r w:rsidR="00A26F2B" w:rsidRPr="0067168C">
        <w:rPr>
          <w:lang w:val="en-GB"/>
        </w:rPr>
        <w:t xml:space="preserve"> </w:t>
      </w:r>
      <w:r w:rsidR="005E3905" w:rsidRPr="0067168C">
        <w:rPr>
          <w:lang w:val="en-GB"/>
        </w:rPr>
        <w:t>mM EDTA; pH 7.0</w:t>
      </w:r>
      <w:r w:rsidR="0006559A" w:rsidRPr="0067168C">
        <w:rPr>
          <w:lang w:val="en-GB"/>
        </w:rPr>
        <w:t xml:space="preserve"> and </w:t>
      </w:r>
      <w:r w:rsidR="00D34CDB" w:rsidRPr="0067168C">
        <w:rPr>
          <w:lang w:val="en-GB"/>
        </w:rPr>
        <w:t xml:space="preserve">1.5x </w:t>
      </w:r>
      <w:r w:rsidR="005E3905" w:rsidRPr="0067168C">
        <w:rPr>
          <w:lang w:val="en-GB"/>
        </w:rPr>
        <w:t xml:space="preserve">Sample Denaturing Buffer: 50% </w:t>
      </w:r>
      <w:r w:rsidR="00317139" w:rsidRPr="0067168C">
        <w:rPr>
          <w:lang w:val="en-GB"/>
        </w:rPr>
        <w:t xml:space="preserve">v/v </w:t>
      </w:r>
      <w:r w:rsidR="005E3905" w:rsidRPr="0067168C">
        <w:rPr>
          <w:lang w:val="en-GB"/>
        </w:rPr>
        <w:t xml:space="preserve">formamide, 20% </w:t>
      </w:r>
      <w:r w:rsidR="00317139" w:rsidRPr="0067168C">
        <w:rPr>
          <w:lang w:val="en-GB"/>
        </w:rPr>
        <w:t xml:space="preserve">v/v </w:t>
      </w:r>
      <w:r w:rsidR="005E3905" w:rsidRPr="0067168C">
        <w:rPr>
          <w:lang w:val="en-GB"/>
        </w:rPr>
        <w:t>formaldehyde, 1.5x MOPS buffer</w:t>
      </w:r>
      <w:r w:rsidR="008A0F3E">
        <w:rPr>
          <w:lang w:val="en-GB"/>
        </w:rPr>
        <w:t>.</w:t>
      </w:r>
    </w:p>
    <w:p w14:paraId="7C72D150" w14:textId="77777777" w:rsidR="00A1001A" w:rsidRPr="0067168C" w:rsidRDefault="00A1001A" w:rsidP="002A139C">
      <w:pPr>
        <w:rPr>
          <w:lang w:val="en-GB"/>
        </w:rPr>
      </w:pPr>
    </w:p>
    <w:p w14:paraId="2153B980" w14:textId="4446C0A1" w:rsidR="00663A9A" w:rsidRPr="0067168C" w:rsidRDefault="00A1001A" w:rsidP="00663A9A">
      <w:pPr>
        <w:rPr>
          <w:lang w:val="en-GB"/>
        </w:rPr>
      </w:pPr>
      <w:r w:rsidRPr="0067168C">
        <w:rPr>
          <w:lang w:val="en-GB"/>
        </w:rPr>
        <w:t>1.</w:t>
      </w:r>
      <w:r w:rsidR="0006559A" w:rsidRPr="0067168C">
        <w:rPr>
          <w:lang w:val="en-GB"/>
        </w:rPr>
        <w:t>6</w:t>
      </w:r>
      <w:r w:rsidR="00BB60A9" w:rsidRPr="0067168C">
        <w:rPr>
          <w:lang w:val="en-GB"/>
        </w:rPr>
        <w:t xml:space="preserve">. </w:t>
      </w:r>
      <w:r w:rsidR="000F2B7F" w:rsidRPr="0067168C">
        <w:rPr>
          <w:lang w:val="en-GB"/>
        </w:rPr>
        <w:t>Obtain</w:t>
      </w:r>
      <w:r w:rsidR="00C955E9" w:rsidRPr="0067168C">
        <w:rPr>
          <w:lang w:val="en-GB"/>
        </w:rPr>
        <w:t xml:space="preserve"> </w:t>
      </w:r>
      <w:r w:rsidR="00663A9A" w:rsidRPr="0067168C">
        <w:rPr>
          <w:i/>
          <w:lang w:val="en-GB"/>
        </w:rPr>
        <w:t>S. cerevisiae</w:t>
      </w:r>
      <w:r w:rsidR="00663A9A" w:rsidRPr="0067168C">
        <w:rPr>
          <w:lang w:val="en-GB"/>
        </w:rPr>
        <w:t xml:space="preserve"> strains</w:t>
      </w:r>
      <w:r w:rsidR="000F2B7F" w:rsidRPr="0067168C">
        <w:rPr>
          <w:lang w:val="en-GB"/>
        </w:rPr>
        <w:t>,</w:t>
      </w:r>
      <w:r w:rsidR="00FA5B6D" w:rsidRPr="0067168C">
        <w:rPr>
          <w:lang w:val="en-GB"/>
        </w:rPr>
        <w:t xml:space="preserve"> </w:t>
      </w:r>
      <w:r w:rsidRPr="0067168C">
        <w:rPr>
          <w:lang w:val="en-GB"/>
        </w:rPr>
        <w:t xml:space="preserve">BY4741 </w:t>
      </w:r>
      <w:r w:rsidR="00663A9A" w:rsidRPr="0067168C">
        <w:rPr>
          <w:lang w:val="en-GB"/>
        </w:rPr>
        <w:t>(</w:t>
      </w:r>
      <w:proofErr w:type="spellStart"/>
      <w:r w:rsidR="00663A9A" w:rsidRPr="0067168C">
        <w:rPr>
          <w:i/>
          <w:lang w:val="en-GB"/>
        </w:rPr>
        <w:t>MATa</w:t>
      </w:r>
      <w:proofErr w:type="spellEnd"/>
      <w:r w:rsidR="00663A9A" w:rsidRPr="0067168C">
        <w:rPr>
          <w:i/>
          <w:lang w:val="en-GB"/>
        </w:rPr>
        <w:t xml:space="preserve"> his3Δ1 leu2Δ0 met15Δ0 ura3Δ0</w:t>
      </w:r>
      <w:r w:rsidR="00663A9A" w:rsidRPr="0067168C">
        <w:rPr>
          <w:lang w:val="en-GB"/>
        </w:rPr>
        <w:t xml:space="preserve">); </w:t>
      </w:r>
      <w:r w:rsidR="00663A9A" w:rsidRPr="0067168C">
        <w:rPr>
          <w:i/>
          <w:lang w:val="en-GB"/>
        </w:rPr>
        <w:t>GAL</w:t>
      </w:r>
      <w:proofErr w:type="gramStart"/>
      <w:r w:rsidR="00663A9A" w:rsidRPr="0067168C">
        <w:rPr>
          <w:i/>
          <w:lang w:val="en-GB"/>
        </w:rPr>
        <w:t>1::</w:t>
      </w:r>
      <w:proofErr w:type="gramEnd"/>
      <w:r w:rsidR="00663A9A" w:rsidRPr="0067168C">
        <w:rPr>
          <w:i/>
          <w:lang w:val="en-GB"/>
        </w:rPr>
        <w:t>SNR13</w:t>
      </w:r>
      <w:r w:rsidR="00663A9A" w:rsidRPr="0067168C">
        <w:rPr>
          <w:lang w:val="en-GB"/>
        </w:rPr>
        <w:t xml:space="preserve"> (as BY4741 but </w:t>
      </w:r>
      <w:r w:rsidR="00663A9A" w:rsidRPr="0067168C">
        <w:rPr>
          <w:i/>
          <w:lang w:val="en-GB"/>
        </w:rPr>
        <w:t>GAL1::SNR13:KANmX</w:t>
      </w:r>
      <w:r w:rsidR="00663A9A" w:rsidRPr="0067168C">
        <w:rPr>
          <w:lang w:val="en-GB"/>
        </w:rPr>
        <w:t>)</w:t>
      </w:r>
      <w:r w:rsidR="00DE138C" w:rsidRPr="0067168C">
        <w:rPr>
          <w:lang w:val="en-GB"/>
        </w:rPr>
        <w:t xml:space="preserve">; </w:t>
      </w:r>
      <w:r w:rsidR="00DE138C" w:rsidRPr="0067168C">
        <w:rPr>
          <w:i/>
          <w:lang w:val="en-GB"/>
        </w:rPr>
        <w:t>GAL1::SNR47</w:t>
      </w:r>
      <w:r w:rsidR="00DE138C" w:rsidRPr="0067168C">
        <w:rPr>
          <w:lang w:val="en-GB"/>
        </w:rPr>
        <w:t xml:space="preserve"> (as BY4741 but </w:t>
      </w:r>
      <w:r w:rsidR="00DE138C" w:rsidRPr="0067168C">
        <w:rPr>
          <w:i/>
          <w:lang w:val="en-GB"/>
        </w:rPr>
        <w:t>GAL1::SNR47:HIS3mX</w:t>
      </w:r>
      <w:r w:rsidR="00DE138C" w:rsidRPr="0067168C">
        <w:rPr>
          <w:lang w:val="en-GB"/>
        </w:rPr>
        <w:t>)</w:t>
      </w:r>
      <w:r w:rsidR="000F2B7F" w:rsidRPr="0067168C">
        <w:rPr>
          <w:lang w:val="en-GB"/>
        </w:rPr>
        <w:t xml:space="preserve">. </w:t>
      </w:r>
      <w:r w:rsidR="007B22E4" w:rsidRPr="0067168C">
        <w:rPr>
          <w:lang w:val="en-GB"/>
        </w:rPr>
        <w:t>A</w:t>
      </w:r>
      <w:r w:rsidR="0046234E" w:rsidRPr="0067168C">
        <w:rPr>
          <w:lang w:val="en-GB"/>
        </w:rPr>
        <w:t xml:space="preserve">ny other yeast strain can be used for this analysis. </w:t>
      </w:r>
    </w:p>
    <w:p w14:paraId="381365F5" w14:textId="6F7B9079" w:rsidR="00736629" w:rsidRPr="0067168C" w:rsidRDefault="00736629" w:rsidP="002A139C">
      <w:pPr>
        <w:rPr>
          <w:lang w:val="en-GB"/>
        </w:rPr>
      </w:pPr>
    </w:p>
    <w:p w14:paraId="5B3B285E" w14:textId="4BE1E5F9" w:rsidR="00736629" w:rsidRPr="0067168C" w:rsidRDefault="002A139C" w:rsidP="002A139C">
      <w:pPr>
        <w:outlineLvl w:val="0"/>
        <w:rPr>
          <w:b/>
          <w:lang w:val="en-GB"/>
        </w:rPr>
      </w:pPr>
      <w:r w:rsidRPr="0067168C">
        <w:rPr>
          <w:b/>
          <w:highlight w:val="yellow"/>
          <w:lang w:val="en-GB"/>
        </w:rPr>
        <w:t>2</w:t>
      </w:r>
      <w:r w:rsidR="00736629" w:rsidRPr="0067168C">
        <w:rPr>
          <w:b/>
          <w:highlight w:val="yellow"/>
          <w:lang w:val="en-GB"/>
        </w:rPr>
        <w:t>.</w:t>
      </w:r>
      <w:r w:rsidR="00BB60A9" w:rsidRPr="0067168C">
        <w:rPr>
          <w:b/>
          <w:highlight w:val="yellow"/>
          <w:lang w:val="en-GB"/>
        </w:rPr>
        <w:t xml:space="preserve"> </w:t>
      </w:r>
      <w:proofErr w:type="spellStart"/>
      <w:r w:rsidR="00736629" w:rsidRPr="0067168C">
        <w:rPr>
          <w:b/>
          <w:highlight w:val="yellow"/>
          <w:lang w:val="en-GB"/>
        </w:rPr>
        <w:t>DNAzyme</w:t>
      </w:r>
      <w:proofErr w:type="spellEnd"/>
      <w:r w:rsidR="00736629" w:rsidRPr="0067168C">
        <w:rPr>
          <w:b/>
          <w:highlight w:val="yellow"/>
          <w:lang w:val="en-GB"/>
        </w:rPr>
        <w:t xml:space="preserve"> design</w:t>
      </w:r>
    </w:p>
    <w:p w14:paraId="08185BC9" w14:textId="77777777" w:rsidR="000322C1" w:rsidRPr="0067168C" w:rsidRDefault="000322C1" w:rsidP="002A139C">
      <w:pPr>
        <w:outlineLvl w:val="0"/>
        <w:rPr>
          <w:lang w:val="en-GB"/>
        </w:rPr>
      </w:pPr>
    </w:p>
    <w:p w14:paraId="1F6E3E63" w14:textId="5C41E99C" w:rsidR="00317139" w:rsidRPr="0067168C" w:rsidRDefault="002A139C" w:rsidP="002A139C">
      <w:pPr>
        <w:outlineLvl w:val="0"/>
        <w:rPr>
          <w:highlight w:val="yellow"/>
          <w:lang w:val="en-GB"/>
        </w:rPr>
      </w:pPr>
      <w:r w:rsidRPr="0067168C">
        <w:rPr>
          <w:highlight w:val="yellow"/>
          <w:lang w:val="en-GB"/>
        </w:rPr>
        <w:t>2</w:t>
      </w:r>
      <w:r w:rsidR="00736629" w:rsidRPr="0067168C">
        <w:rPr>
          <w:highlight w:val="yellow"/>
          <w:lang w:val="en-GB"/>
        </w:rPr>
        <w:t>.1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Find </w:t>
      </w:r>
      <w:r w:rsidR="005D1A00" w:rsidRPr="0067168C">
        <w:rPr>
          <w:highlight w:val="yellow"/>
          <w:lang w:val="en-GB"/>
        </w:rPr>
        <w:t xml:space="preserve">RNA </w:t>
      </w:r>
      <w:r w:rsidR="00736629" w:rsidRPr="0067168C">
        <w:rPr>
          <w:highlight w:val="yellow"/>
          <w:lang w:val="en-GB"/>
        </w:rPr>
        <w:t xml:space="preserve">sequence of interest </w:t>
      </w:r>
      <w:r w:rsidR="005D1A00" w:rsidRPr="0067168C">
        <w:rPr>
          <w:highlight w:val="yellow"/>
          <w:lang w:val="en-GB"/>
        </w:rPr>
        <w:t xml:space="preserve">or </w:t>
      </w:r>
      <w:r w:rsidR="00736629" w:rsidRPr="0067168C">
        <w:rPr>
          <w:highlight w:val="yellow"/>
          <w:lang w:val="en-GB"/>
        </w:rPr>
        <w:t xml:space="preserve">putative methylation site using </w:t>
      </w:r>
      <w:r w:rsidR="00E26DE4" w:rsidRPr="0067168C">
        <w:rPr>
          <w:highlight w:val="yellow"/>
          <w:lang w:val="en-GB"/>
        </w:rPr>
        <w:t xml:space="preserve">an </w:t>
      </w:r>
      <w:r w:rsidR="00736629" w:rsidRPr="0067168C">
        <w:rPr>
          <w:highlight w:val="yellow"/>
          <w:lang w:val="en-GB"/>
        </w:rPr>
        <w:t xml:space="preserve">appropriate database. For </w:t>
      </w:r>
      <w:r w:rsidR="00736629" w:rsidRPr="0067168C">
        <w:rPr>
          <w:i/>
          <w:highlight w:val="yellow"/>
          <w:lang w:val="en-GB"/>
        </w:rPr>
        <w:t>S. cerevisiae</w:t>
      </w:r>
      <w:r w:rsidR="00736629" w:rsidRPr="0067168C">
        <w:rPr>
          <w:highlight w:val="yellow"/>
          <w:lang w:val="en-GB"/>
        </w:rPr>
        <w:t xml:space="preserve"> snoRNA </w:t>
      </w:r>
      <w:r w:rsidR="005D1A00" w:rsidRPr="0067168C">
        <w:rPr>
          <w:highlight w:val="yellow"/>
          <w:lang w:val="en-GB"/>
        </w:rPr>
        <w:t xml:space="preserve">targets, </w:t>
      </w:r>
      <w:r w:rsidR="00736629" w:rsidRPr="0067168C">
        <w:rPr>
          <w:highlight w:val="yellow"/>
          <w:lang w:val="en-GB"/>
        </w:rPr>
        <w:t>use yeast snoRNA database</w:t>
      </w:r>
      <w:r w:rsidR="00317139" w:rsidRPr="0067168C">
        <w:rPr>
          <w:highlight w:val="yellow"/>
          <w:lang w:val="en-GB"/>
        </w:rPr>
        <w:t>:</w:t>
      </w:r>
    </w:p>
    <w:p w14:paraId="199B14A5" w14:textId="74BE49BD" w:rsidR="00736629" w:rsidRPr="0067168C" w:rsidRDefault="00736629" w:rsidP="002A139C">
      <w:pPr>
        <w:outlineLvl w:val="0"/>
        <w:rPr>
          <w:lang w:val="en-GB"/>
        </w:rPr>
      </w:pPr>
      <w:r w:rsidRPr="0067168C">
        <w:rPr>
          <w:highlight w:val="yellow"/>
          <w:lang w:val="en-GB"/>
        </w:rPr>
        <w:t>http://people.biochem.umass.edu/fournierlab/snornadb/mastertable.php</w:t>
      </w:r>
      <w:r w:rsidR="005D1A00" w:rsidRPr="0067168C">
        <w:rPr>
          <w:highlight w:val="yellow"/>
          <w:lang w:val="en-GB"/>
        </w:rPr>
        <w:fldChar w:fldCharType="begin"/>
      </w:r>
      <w:r w:rsidR="00D60CC5" w:rsidRPr="0067168C">
        <w:rPr>
          <w:highlight w:val="yellow"/>
          <w:lang w:val="en-GB"/>
        </w:rPr>
        <w:instrText xml:space="preserve"> ADDIN EN.CITE &lt;EndNote&gt;&lt;Cite&gt;&lt;Author&gt;Piekna-Przybylska&lt;/Author&gt;&lt;Year&gt;2007&lt;/Year&gt;&lt;RecNum&gt;23&lt;/RecNum&gt;&lt;DisplayText&gt;&lt;style face="superscript"&gt;14&lt;/style&gt;&lt;/DisplayText&gt;&lt;record&gt;&lt;rec-number&gt;23&lt;/rec-number&gt;&lt;foreign-keys&gt;&lt;key app="EN" db-id="zzpvze2sof09rme0aec5zztnz50verftvs9s" timestamp="1478809418"&gt;23&lt;/key&gt;&lt;/foreign-keys&gt;&lt;ref-type name="Journal Article"&gt;17&lt;/ref-type&gt;&lt;contributors&gt;&lt;authors&gt;&lt;author&gt;Piekna-Przybylska, D.&lt;/author&gt;&lt;author&gt;Decatur, W. A.&lt;/author&gt;&lt;author&gt;Fournier, M. J.&lt;/author&gt;&lt;/authors&gt;&lt;/contributors&gt;&lt;auth-address&gt;Department of biochemistry and Molecular Biology, University of Massachusetts, Amherst 01003, USA.&lt;/auth-address&gt;&lt;titles&gt;&lt;title&gt;New bioinformatic tools for analysis of nucleotide modifications in eukaryotic rRNA&lt;/title&gt;&lt;secondary-title&gt;RNA&lt;/secondary-title&gt;&lt;/titles&gt;&lt;periodical&gt;&lt;full-title&gt;RNA&lt;/full-title&gt;&lt;/periodical&gt;&lt;pages&gt;305-12&lt;/pages&gt;&lt;volume&gt;13&lt;/volume&gt;&lt;number&gt;3&lt;/number&gt;&lt;keywords&gt;&lt;keyword&gt;Base Sequence&lt;/keyword&gt;&lt;keyword&gt;Computational Biology/*methods&lt;/keyword&gt;&lt;keyword&gt;Databases, Genetic&lt;/keyword&gt;&lt;keyword&gt;Genome, Fungal/genetics&lt;/keyword&gt;&lt;keyword&gt;Nucleic Acid Conformation&lt;/keyword&gt;&lt;keyword&gt;RNA, Fungal/chemistry/genetics/*metabolism&lt;/keyword&gt;&lt;keyword&gt;RNA, Ribosomal/chemistry/genetics/*metabolism&lt;/keyword&gt;&lt;keyword&gt;Ribonucleoproteins, Small Nucleolar/genetics/metabolism&lt;/keyword&gt;&lt;keyword&gt;Saccharomyces cerevisiae/*genetics&lt;/keyword&gt;&lt;keyword&gt;Saccharomyces cerevisiae Proteins/genetics/metabolism&lt;/keyword&gt;&lt;keyword&gt;Sequence Analysis, RNA/*methods&lt;/keyword&gt;&lt;keyword&gt;*Software&lt;/keyword&gt;&lt;/keywords&gt;&lt;dates&gt;&lt;year&gt;2007&lt;/year&gt;&lt;pub-dates&gt;&lt;date&gt;Mar&lt;/date&gt;&lt;/pub-dates&gt;&lt;/dates&gt;&lt;isbn&gt;1355-8382 (Print)&amp;#xD;1355-8382 (Linking)&lt;/isbn&gt;&lt;accession-num&gt;17283215&lt;/accession-num&gt;&lt;urls&gt;&lt;related-urls&gt;&lt;url&gt;https://www.ncbi.nlm.nih.gov/pubmed/17283215&lt;/url&gt;&lt;/related-urls&gt;&lt;/urls&gt;&lt;custom2&gt;PMC1800513&lt;/custom2&gt;&lt;electronic-resource-num&gt;10.1261/rna.373107&lt;/electronic-resource-num&gt;&lt;/record&gt;&lt;/Cite&gt;&lt;/EndNote&gt;</w:instrText>
      </w:r>
      <w:r w:rsidR="005D1A00" w:rsidRPr="0067168C">
        <w:rPr>
          <w:highlight w:val="yellow"/>
          <w:lang w:val="en-GB"/>
        </w:rPr>
        <w:fldChar w:fldCharType="separate"/>
      </w:r>
      <w:r w:rsidR="00D60CC5" w:rsidRPr="0067168C">
        <w:rPr>
          <w:noProof/>
          <w:highlight w:val="yellow"/>
          <w:vertAlign w:val="superscript"/>
          <w:lang w:val="en-GB"/>
        </w:rPr>
        <w:t>14</w:t>
      </w:r>
      <w:r w:rsidR="005D1A00" w:rsidRPr="0067168C">
        <w:rPr>
          <w:highlight w:val="yellow"/>
          <w:lang w:val="en-GB"/>
        </w:rPr>
        <w:fldChar w:fldCharType="end"/>
      </w:r>
      <w:r w:rsidRPr="0067168C">
        <w:rPr>
          <w:lang w:val="en-GB"/>
        </w:rPr>
        <w:t xml:space="preserve"> </w:t>
      </w:r>
    </w:p>
    <w:p w14:paraId="2985D91B" w14:textId="77777777" w:rsidR="000322C1" w:rsidRPr="0067168C" w:rsidRDefault="000322C1" w:rsidP="002A139C">
      <w:pPr>
        <w:outlineLvl w:val="0"/>
        <w:rPr>
          <w:lang w:val="en-GB"/>
        </w:rPr>
      </w:pPr>
    </w:p>
    <w:p w14:paraId="6D73BFE0" w14:textId="7499D910" w:rsidR="00736629" w:rsidRPr="0067168C" w:rsidRDefault="002A139C" w:rsidP="002A139C">
      <w:pPr>
        <w:outlineLvl w:val="0"/>
        <w:rPr>
          <w:lang w:val="en-GB"/>
        </w:rPr>
      </w:pPr>
      <w:r w:rsidRPr="0067168C">
        <w:rPr>
          <w:highlight w:val="yellow"/>
          <w:lang w:val="en-GB"/>
        </w:rPr>
        <w:t>2</w:t>
      </w:r>
      <w:r w:rsidR="0021032E" w:rsidRPr="0067168C">
        <w:rPr>
          <w:highlight w:val="yellow"/>
          <w:lang w:val="en-GB"/>
        </w:rPr>
        <w:t>.2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5D1A00" w:rsidRPr="0067168C">
        <w:rPr>
          <w:highlight w:val="yellow"/>
          <w:lang w:val="en-GB"/>
        </w:rPr>
        <w:t>To find the methylation site of</w:t>
      </w:r>
      <w:r w:rsidR="006E2B87" w:rsidRPr="0067168C">
        <w:rPr>
          <w:highlight w:val="yellow"/>
          <w:lang w:val="en-GB"/>
        </w:rPr>
        <w:t xml:space="preserve"> interest, e.g.</w:t>
      </w:r>
      <w:r w:rsidR="00700232" w:rsidRPr="0067168C">
        <w:rPr>
          <w:highlight w:val="yellow"/>
          <w:lang w:val="en-GB"/>
        </w:rPr>
        <w:t>,</w:t>
      </w:r>
      <w:r w:rsidR="006E2B87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snR13</w:t>
      </w:r>
      <w:r w:rsidR="006E2B87" w:rsidRPr="0067168C">
        <w:rPr>
          <w:highlight w:val="yellow"/>
          <w:lang w:val="en-GB"/>
        </w:rPr>
        <w:t>-depend</w:t>
      </w:r>
      <w:r w:rsidR="00D34CDB" w:rsidRPr="0067168C">
        <w:rPr>
          <w:highlight w:val="yellow"/>
          <w:lang w:val="en-GB"/>
        </w:rPr>
        <w:t>e</w:t>
      </w:r>
      <w:r w:rsidR="006E2B87" w:rsidRPr="0067168C">
        <w:rPr>
          <w:highlight w:val="yellow"/>
          <w:lang w:val="en-GB"/>
        </w:rPr>
        <w:t>nt site</w:t>
      </w:r>
      <w:r w:rsidR="00D34CDB" w:rsidRPr="0067168C">
        <w:rPr>
          <w:highlight w:val="yellow"/>
          <w:lang w:val="en-GB"/>
        </w:rPr>
        <w:t>,</w:t>
      </w:r>
      <w:r w:rsidR="006E2B87" w:rsidRPr="0067168C">
        <w:rPr>
          <w:highlight w:val="yellow"/>
          <w:lang w:val="en-GB"/>
        </w:rPr>
        <w:t xml:space="preserve"> select</w:t>
      </w:r>
      <w:r w:rsidR="00317139" w:rsidRPr="0067168C">
        <w:rPr>
          <w:highlight w:val="yellow"/>
          <w:lang w:val="en-GB"/>
        </w:rPr>
        <w:t xml:space="preserve"> “snR13”</w:t>
      </w:r>
      <w:r w:rsidR="00140553" w:rsidRPr="0067168C">
        <w:rPr>
          <w:highlight w:val="yellow"/>
          <w:lang w:val="en-GB"/>
        </w:rPr>
        <w:t xml:space="preserve"> and m</w:t>
      </w:r>
      <w:r w:rsidR="00736629" w:rsidRPr="0067168C">
        <w:rPr>
          <w:highlight w:val="yellow"/>
          <w:lang w:val="en-GB"/>
        </w:rPr>
        <w:t>ake a note of the position of the modified nucleotide (</w:t>
      </w:r>
      <w:r w:rsidR="00D34CDB" w:rsidRPr="0067168C">
        <w:rPr>
          <w:highlight w:val="yellow"/>
          <w:lang w:val="en-GB"/>
        </w:rPr>
        <w:t>e.g.</w:t>
      </w:r>
      <w:r w:rsidR="00700232" w:rsidRPr="0067168C">
        <w:rPr>
          <w:highlight w:val="yellow"/>
          <w:lang w:val="en-GB"/>
        </w:rPr>
        <w:t>,</w:t>
      </w:r>
      <w:r w:rsidR="00D34CDB" w:rsidRPr="0067168C">
        <w:rPr>
          <w:highlight w:val="yellow"/>
          <w:lang w:val="en-GB"/>
        </w:rPr>
        <w:t xml:space="preserve"> snR13-guided</w:t>
      </w:r>
      <w:r w:rsidR="00736629" w:rsidRPr="0067168C">
        <w:rPr>
          <w:highlight w:val="yellow"/>
          <w:lang w:val="en-GB"/>
        </w:rPr>
        <w:t xml:space="preserve"> </w:t>
      </w:r>
      <w:r w:rsidR="006E2B87" w:rsidRPr="0067168C">
        <w:rPr>
          <w:highlight w:val="yellow"/>
          <w:lang w:val="en-GB"/>
        </w:rPr>
        <w:t>A</w:t>
      </w:r>
      <w:r w:rsidR="006E2B87" w:rsidRPr="0067168C">
        <w:rPr>
          <w:highlight w:val="yellow"/>
          <w:vertAlign w:val="subscript"/>
          <w:lang w:val="en-GB"/>
        </w:rPr>
        <w:t>2281</w:t>
      </w:r>
      <w:r w:rsidR="006E2B87" w:rsidRPr="0067168C">
        <w:rPr>
          <w:highlight w:val="yellow"/>
          <w:lang w:val="en-GB"/>
        </w:rPr>
        <w:t xml:space="preserve"> in </w:t>
      </w:r>
      <w:r w:rsidR="00736629" w:rsidRPr="0067168C">
        <w:rPr>
          <w:highlight w:val="yellow"/>
          <w:lang w:val="en-GB"/>
        </w:rPr>
        <w:t>25S rRNA).</w:t>
      </w:r>
    </w:p>
    <w:p w14:paraId="416008D6" w14:textId="77777777" w:rsidR="000322C1" w:rsidRPr="0067168C" w:rsidRDefault="000322C1" w:rsidP="002A139C">
      <w:pPr>
        <w:rPr>
          <w:lang w:val="en-GB"/>
        </w:rPr>
      </w:pPr>
    </w:p>
    <w:p w14:paraId="4CDE8017" w14:textId="3D41AA26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2.</w:t>
      </w:r>
      <w:r w:rsidR="00140553" w:rsidRPr="0067168C">
        <w:rPr>
          <w:highlight w:val="yellow"/>
          <w:lang w:val="en-GB"/>
        </w:rPr>
        <w:t>3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Find sequences upstream and downstream of the modified nucleotide using appropriate database. For </w:t>
      </w:r>
      <w:r w:rsidR="00736629" w:rsidRPr="0067168C">
        <w:rPr>
          <w:i/>
          <w:highlight w:val="yellow"/>
          <w:lang w:val="en-GB"/>
        </w:rPr>
        <w:t>S. cerevisiae</w:t>
      </w:r>
      <w:r w:rsidR="00317139" w:rsidRPr="0067168C">
        <w:rPr>
          <w:i/>
          <w:highlight w:val="yellow"/>
          <w:lang w:val="en-GB"/>
        </w:rPr>
        <w:t>,</w:t>
      </w:r>
      <w:r w:rsidR="006E2B87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use the Saccharomyces Genome Database:</w:t>
      </w:r>
    </w:p>
    <w:p w14:paraId="709F1537" w14:textId="303319F1" w:rsidR="00736629" w:rsidRPr="0067168C" w:rsidRDefault="00736629" w:rsidP="002A139C">
      <w:pPr>
        <w:rPr>
          <w:color w:val="auto"/>
          <w:highlight w:val="yellow"/>
          <w:lang w:val="en-GB"/>
        </w:rPr>
      </w:pPr>
      <w:r w:rsidRPr="0067168C">
        <w:rPr>
          <w:rStyle w:val="Hyperlink"/>
          <w:color w:val="auto"/>
          <w:highlight w:val="yellow"/>
          <w:u w:val="none"/>
          <w:lang w:val="en-GB"/>
        </w:rPr>
        <w:t>https://www.yeastgenome.org/</w:t>
      </w:r>
    </w:p>
    <w:p w14:paraId="1C3FC460" w14:textId="77777777" w:rsidR="000322C1" w:rsidRPr="0067168C" w:rsidRDefault="000322C1" w:rsidP="002A139C">
      <w:pPr>
        <w:rPr>
          <w:highlight w:val="yellow"/>
          <w:lang w:val="en-GB"/>
        </w:rPr>
      </w:pPr>
    </w:p>
    <w:p w14:paraId="748DBA51" w14:textId="6F3AC26C" w:rsidR="00736629" w:rsidRPr="0067168C" w:rsidRDefault="002A139C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2</w:t>
      </w:r>
      <w:r w:rsidR="0021032E" w:rsidRPr="0067168C">
        <w:rPr>
          <w:highlight w:val="yellow"/>
          <w:lang w:val="en-GB"/>
        </w:rPr>
        <w:t>.</w:t>
      </w:r>
      <w:r w:rsidR="00140553" w:rsidRPr="0067168C">
        <w:rPr>
          <w:highlight w:val="yellow"/>
          <w:lang w:val="en-GB"/>
        </w:rPr>
        <w:t>4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Search for the target gene name e.g.</w:t>
      </w:r>
      <w:r w:rsidR="00700232" w:rsidRPr="0067168C">
        <w:rPr>
          <w:highlight w:val="yellow"/>
          <w:lang w:val="en-GB"/>
        </w:rPr>
        <w:t>,</w:t>
      </w:r>
      <w:r w:rsidR="00736629" w:rsidRPr="0067168C">
        <w:rPr>
          <w:highlight w:val="yellow"/>
          <w:lang w:val="en-GB"/>
        </w:rPr>
        <w:t xml:space="preserve"> RDN25 (coding 25S rRNA).</w:t>
      </w:r>
    </w:p>
    <w:p w14:paraId="555D470E" w14:textId="77777777" w:rsidR="000322C1" w:rsidRPr="0067168C" w:rsidRDefault="000322C1" w:rsidP="002A139C">
      <w:pPr>
        <w:rPr>
          <w:highlight w:val="yellow"/>
          <w:lang w:val="en-GB"/>
        </w:rPr>
      </w:pPr>
    </w:p>
    <w:p w14:paraId="37029423" w14:textId="6C08A8AD" w:rsidR="006E2B87" w:rsidRPr="0067168C" w:rsidRDefault="002A139C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2</w:t>
      </w:r>
      <w:r w:rsidR="0021032E" w:rsidRPr="0067168C">
        <w:rPr>
          <w:highlight w:val="yellow"/>
          <w:lang w:val="en-GB"/>
        </w:rPr>
        <w:t>.</w:t>
      </w:r>
      <w:r w:rsidR="00140553" w:rsidRPr="0067168C">
        <w:rPr>
          <w:highlight w:val="yellow"/>
          <w:lang w:val="en-GB"/>
        </w:rPr>
        <w:t>5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F050C0" w:rsidRPr="0067168C">
        <w:rPr>
          <w:highlight w:val="yellow"/>
          <w:lang w:val="en-GB"/>
        </w:rPr>
        <w:t>S</w:t>
      </w:r>
      <w:r w:rsidR="00736629" w:rsidRPr="0067168C">
        <w:rPr>
          <w:highlight w:val="yellow"/>
          <w:lang w:val="en-GB"/>
        </w:rPr>
        <w:t xml:space="preserve">elect </w:t>
      </w:r>
      <w:r w:rsidR="006E2B87" w:rsidRPr="0067168C">
        <w:rPr>
          <w:highlight w:val="yellow"/>
          <w:lang w:val="en-GB"/>
        </w:rPr>
        <w:t>10-15</w:t>
      </w:r>
      <w:r w:rsidR="00736629" w:rsidRPr="0067168C">
        <w:rPr>
          <w:highlight w:val="yellow"/>
          <w:lang w:val="en-GB"/>
        </w:rPr>
        <w:t xml:space="preserve"> nucleotides upstream and downstream of the methylation site</w:t>
      </w:r>
      <w:r w:rsidR="006E2B87" w:rsidRPr="0067168C">
        <w:rPr>
          <w:highlight w:val="yellow"/>
          <w:lang w:val="en-GB"/>
        </w:rPr>
        <w:t xml:space="preserve"> </w:t>
      </w:r>
      <w:r w:rsidR="00317139" w:rsidRPr="0067168C">
        <w:rPr>
          <w:highlight w:val="yellow"/>
          <w:lang w:val="en-GB"/>
        </w:rPr>
        <w:t xml:space="preserve">when </w:t>
      </w:r>
      <w:r w:rsidR="00095609" w:rsidRPr="0067168C">
        <w:rPr>
          <w:highlight w:val="yellow"/>
          <w:lang w:val="en-GB"/>
        </w:rPr>
        <w:t>using</w:t>
      </w:r>
      <w:r w:rsidR="006E2B87" w:rsidRPr="0067168C">
        <w:rPr>
          <w:highlight w:val="yellow"/>
          <w:lang w:val="en-GB"/>
        </w:rPr>
        <w:t xml:space="preserve"> </w:t>
      </w:r>
      <w:r w:rsidR="00D34CDB" w:rsidRPr="0067168C">
        <w:rPr>
          <w:highlight w:val="yellow"/>
          <w:lang w:val="en-GB"/>
        </w:rPr>
        <w:t xml:space="preserve">a </w:t>
      </w:r>
      <w:r w:rsidR="006E2B87" w:rsidRPr="0067168C">
        <w:rPr>
          <w:highlight w:val="yellow"/>
          <w:lang w:val="en-GB"/>
        </w:rPr>
        <w:t>10-23 DNAzyme</w:t>
      </w:r>
      <w:r w:rsidR="00317139" w:rsidRPr="0067168C">
        <w:rPr>
          <w:highlight w:val="yellow"/>
          <w:lang w:val="en-GB"/>
        </w:rPr>
        <w:t xml:space="preserve"> assay</w:t>
      </w:r>
      <w:r w:rsidR="006E2B87" w:rsidRPr="0067168C">
        <w:rPr>
          <w:highlight w:val="yellow"/>
          <w:lang w:val="en-GB"/>
        </w:rPr>
        <w:t xml:space="preserve"> and 20 nucleotides upstream and downstream of the methylation site for </w:t>
      </w:r>
      <w:r w:rsidR="00700232" w:rsidRPr="0067168C">
        <w:rPr>
          <w:highlight w:val="yellow"/>
          <w:lang w:val="en-GB"/>
        </w:rPr>
        <w:t xml:space="preserve">the </w:t>
      </w:r>
      <w:r w:rsidR="006E2B87" w:rsidRPr="0067168C">
        <w:rPr>
          <w:highlight w:val="yellow"/>
          <w:lang w:val="en-GB"/>
        </w:rPr>
        <w:t>8-17 DNAzyme</w:t>
      </w:r>
      <w:r w:rsidR="00317139" w:rsidRPr="0067168C">
        <w:rPr>
          <w:highlight w:val="yellow"/>
          <w:lang w:val="en-GB"/>
        </w:rPr>
        <w:t xml:space="preserve">. </w:t>
      </w:r>
    </w:p>
    <w:p w14:paraId="767BB60E" w14:textId="77777777" w:rsidR="000322C1" w:rsidRPr="0067168C" w:rsidRDefault="000322C1" w:rsidP="002A139C">
      <w:pPr>
        <w:rPr>
          <w:highlight w:val="yellow"/>
          <w:lang w:val="en-GB"/>
        </w:rPr>
      </w:pPr>
    </w:p>
    <w:p w14:paraId="196501EC" w14:textId="24862C1D" w:rsidR="00736629" w:rsidRPr="0067168C" w:rsidRDefault="002A139C" w:rsidP="002A139C">
      <w:pPr>
        <w:rPr>
          <w:lang w:val="en-GB"/>
        </w:rPr>
      </w:pPr>
      <w:r w:rsidRPr="0067168C">
        <w:rPr>
          <w:highlight w:val="yellow"/>
          <w:lang w:val="en-GB"/>
        </w:rPr>
        <w:t>2</w:t>
      </w:r>
      <w:r w:rsidR="0021032E" w:rsidRPr="0067168C">
        <w:rPr>
          <w:highlight w:val="yellow"/>
          <w:lang w:val="en-GB"/>
        </w:rPr>
        <w:t>.</w:t>
      </w:r>
      <w:r w:rsidR="00140553" w:rsidRPr="0067168C">
        <w:rPr>
          <w:highlight w:val="yellow"/>
          <w:lang w:val="en-GB"/>
        </w:rPr>
        <w:t>6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5D1A00" w:rsidRPr="0067168C">
        <w:rPr>
          <w:highlight w:val="yellow"/>
          <w:lang w:val="en-GB"/>
        </w:rPr>
        <w:t xml:space="preserve">Flank </w:t>
      </w:r>
      <w:r w:rsidR="00D34CDB" w:rsidRPr="0067168C">
        <w:rPr>
          <w:highlight w:val="yellow"/>
          <w:lang w:val="en-GB"/>
        </w:rPr>
        <w:t>10-23 or 8-17</w:t>
      </w:r>
      <w:r w:rsidR="005D1A00" w:rsidRPr="0067168C">
        <w:rPr>
          <w:highlight w:val="yellow"/>
          <w:lang w:val="en-GB"/>
        </w:rPr>
        <w:t xml:space="preserve"> DNA</w:t>
      </w:r>
      <w:r w:rsidR="00736629" w:rsidRPr="0067168C">
        <w:rPr>
          <w:highlight w:val="yellow"/>
          <w:lang w:val="en-GB"/>
        </w:rPr>
        <w:t xml:space="preserve">zyme catalytic sequence with </w:t>
      </w:r>
      <w:r w:rsidR="00D34CDB" w:rsidRPr="0067168C">
        <w:rPr>
          <w:highlight w:val="yellow"/>
          <w:lang w:val="en-GB"/>
        </w:rPr>
        <w:t xml:space="preserve">a </w:t>
      </w:r>
      <w:r w:rsidR="00736629" w:rsidRPr="0067168C">
        <w:rPr>
          <w:highlight w:val="yellow"/>
          <w:lang w:val="en-GB"/>
        </w:rPr>
        <w:t xml:space="preserve">5’ </w:t>
      </w:r>
      <w:r w:rsidR="00D34CDB" w:rsidRPr="0067168C">
        <w:rPr>
          <w:highlight w:val="yellow"/>
          <w:lang w:val="en-GB"/>
        </w:rPr>
        <w:t xml:space="preserve">arm and a </w:t>
      </w:r>
      <w:r w:rsidR="00736629" w:rsidRPr="0067168C">
        <w:rPr>
          <w:highlight w:val="yellow"/>
          <w:lang w:val="en-GB"/>
        </w:rPr>
        <w:t>3’ arm</w:t>
      </w:r>
      <w:r w:rsidR="00317139" w:rsidRPr="0067168C">
        <w:rPr>
          <w:highlight w:val="yellow"/>
          <w:lang w:val="en-GB"/>
        </w:rPr>
        <w:t>.</w:t>
      </w:r>
    </w:p>
    <w:p w14:paraId="5D7AFA1E" w14:textId="77777777" w:rsidR="005D1A00" w:rsidRPr="0067168C" w:rsidRDefault="005D1A00" w:rsidP="002A139C">
      <w:pPr>
        <w:rPr>
          <w:lang w:val="en-GB"/>
        </w:rPr>
      </w:pPr>
    </w:p>
    <w:p w14:paraId="693E3FD1" w14:textId="50B06390" w:rsidR="005D1A00" w:rsidRPr="0067168C" w:rsidRDefault="005D1A00" w:rsidP="002A139C">
      <w:pPr>
        <w:rPr>
          <w:color w:val="auto"/>
          <w:lang w:val="en-GB"/>
        </w:rPr>
      </w:pPr>
      <w:r w:rsidRPr="0067168C">
        <w:rPr>
          <w:color w:val="auto"/>
          <w:highlight w:val="yellow"/>
          <w:lang w:val="en-GB"/>
        </w:rPr>
        <w:t>2.</w:t>
      </w:r>
      <w:r w:rsidR="00140553" w:rsidRPr="0067168C">
        <w:rPr>
          <w:color w:val="auto"/>
          <w:highlight w:val="yellow"/>
          <w:lang w:val="en-GB"/>
        </w:rPr>
        <w:t>7</w:t>
      </w:r>
      <w:r w:rsidRPr="0067168C">
        <w:rPr>
          <w:color w:val="auto"/>
          <w:highlight w:val="yellow"/>
          <w:lang w:val="en-GB"/>
        </w:rPr>
        <w:t>.</w:t>
      </w:r>
      <w:r w:rsidR="00BB60A9" w:rsidRPr="0067168C">
        <w:rPr>
          <w:color w:val="auto"/>
          <w:highlight w:val="yellow"/>
          <w:lang w:val="en-GB"/>
        </w:rPr>
        <w:t xml:space="preserve"> </w:t>
      </w:r>
      <w:r w:rsidRPr="0067168C">
        <w:rPr>
          <w:color w:val="auto"/>
          <w:highlight w:val="yellow"/>
          <w:lang w:val="en-GB"/>
        </w:rPr>
        <w:t xml:space="preserve">Order </w:t>
      </w:r>
      <w:proofErr w:type="spellStart"/>
      <w:r w:rsidRPr="0067168C">
        <w:rPr>
          <w:color w:val="auto"/>
          <w:highlight w:val="yellow"/>
          <w:lang w:val="en-GB"/>
        </w:rPr>
        <w:t>DNAzyme</w:t>
      </w:r>
      <w:proofErr w:type="spellEnd"/>
      <w:r w:rsidRPr="0067168C">
        <w:rPr>
          <w:color w:val="auto"/>
          <w:highlight w:val="yellow"/>
          <w:lang w:val="en-GB"/>
        </w:rPr>
        <w:t xml:space="preserve"> as a normal </w:t>
      </w:r>
      <w:r w:rsidR="006C6318" w:rsidRPr="0067168C">
        <w:rPr>
          <w:color w:val="auto"/>
          <w:highlight w:val="yellow"/>
          <w:lang w:val="en-GB"/>
        </w:rPr>
        <w:t xml:space="preserve">DNA </w:t>
      </w:r>
      <w:r w:rsidRPr="0067168C">
        <w:rPr>
          <w:color w:val="auto"/>
          <w:highlight w:val="yellow"/>
          <w:lang w:val="en-GB"/>
        </w:rPr>
        <w:t xml:space="preserve">oligonucleotide from </w:t>
      </w:r>
      <w:r w:rsidR="00660A60" w:rsidRPr="0067168C">
        <w:rPr>
          <w:color w:val="auto"/>
          <w:highlight w:val="yellow"/>
          <w:lang w:val="en-GB"/>
        </w:rPr>
        <w:t>the</w:t>
      </w:r>
      <w:r w:rsidRPr="0067168C">
        <w:rPr>
          <w:color w:val="auto"/>
          <w:highlight w:val="yellow"/>
          <w:lang w:val="en-GB"/>
        </w:rPr>
        <w:t xml:space="preserve"> supplier</w:t>
      </w:r>
      <w:r w:rsidR="00660A60" w:rsidRPr="0067168C">
        <w:rPr>
          <w:color w:val="auto"/>
          <w:lang w:val="en-GB"/>
        </w:rPr>
        <w:t>.</w:t>
      </w:r>
    </w:p>
    <w:p w14:paraId="74354ED2" w14:textId="77777777" w:rsidR="006E2B87" w:rsidRPr="0067168C" w:rsidRDefault="006E2B87" w:rsidP="002A139C">
      <w:pPr>
        <w:rPr>
          <w:b/>
          <w:lang w:val="en-GB"/>
        </w:rPr>
      </w:pPr>
    </w:p>
    <w:p w14:paraId="4891ADDC" w14:textId="7943F30F" w:rsidR="00736629" w:rsidRPr="0067168C" w:rsidRDefault="0021032E" w:rsidP="002A139C">
      <w:pPr>
        <w:rPr>
          <w:b/>
          <w:lang w:val="en-GB"/>
        </w:rPr>
      </w:pPr>
      <w:r w:rsidRPr="0067168C">
        <w:rPr>
          <w:b/>
          <w:highlight w:val="yellow"/>
          <w:lang w:val="en-GB"/>
        </w:rPr>
        <w:t>3</w:t>
      </w:r>
      <w:r w:rsidR="00736629" w:rsidRPr="0067168C">
        <w:rPr>
          <w:b/>
          <w:highlight w:val="yellow"/>
          <w:lang w:val="en-GB"/>
        </w:rPr>
        <w:t xml:space="preserve">. </w:t>
      </w:r>
      <w:r w:rsidR="00BB60A9" w:rsidRPr="0067168C">
        <w:rPr>
          <w:b/>
          <w:highlight w:val="yellow"/>
          <w:lang w:val="en-GB"/>
        </w:rPr>
        <w:t xml:space="preserve"> </w:t>
      </w:r>
      <w:r w:rsidR="005D1A00" w:rsidRPr="0067168C">
        <w:rPr>
          <w:b/>
          <w:i/>
          <w:highlight w:val="yellow"/>
          <w:lang w:val="en-GB"/>
        </w:rPr>
        <w:t>S. c</w:t>
      </w:r>
      <w:r w:rsidR="00736629" w:rsidRPr="0067168C">
        <w:rPr>
          <w:b/>
          <w:i/>
          <w:highlight w:val="yellow"/>
          <w:lang w:val="en-GB"/>
        </w:rPr>
        <w:t>erevisiae</w:t>
      </w:r>
      <w:r w:rsidR="00736629" w:rsidRPr="0067168C">
        <w:rPr>
          <w:b/>
          <w:highlight w:val="yellow"/>
          <w:lang w:val="en-GB"/>
        </w:rPr>
        <w:t xml:space="preserve"> growth condition</w:t>
      </w:r>
      <w:r w:rsidR="00095609" w:rsidRPr="0067168C">
        <w:rPr>
          <w:b/>
          <w:highlight w:val="yellow"/>
          <w:lang w:val="en-GB"/>
        </w:rPr>
        <w:t>s</w:t>
      </w:r>
    </w:p>
    <w:p w14:paraId="400278BD" w14:textId="77777777" w:rsidR="005D1A00" w:rsidRPr="0067168C" w:rsidRDefault="005D1A00" w:rsidP="002A139C">
      <w:pPr>
        <w:rPr>
          <w:b/>
          <w:lang w:val="en-GB"/>
        </w:rPr>
      </w:pPr>
    </w:p>
    <w:p w14:paraId="46748677" w14:textId="6EF6B8C5" w:rsidR="00736629" w:rsidRPr="0067168C" w:rsidRDefault="00700232" w:rsidP="002A139C">
      <w:pPr>
        <w:rPr>
          <w:b/>
          <w:lang w:val="en-GB"/>
        </w:rPr>
      </w:pPr>
      <w:r w:rsidRPr="0067168C">
        <w:t xml:space="preserve">NOTE: </w:t>
      </w:r>
      <w:r w:rsidR="00736629" w:rsidRPr="0067168C">
        <w:rPr>
          <w:i/>
        </w:rPr>
        <w:t>S. cerevisiae</w:t>
      </w:r>
      <w:r w:rsidR="00736629" w:rsidRPr="0067168C">
        <w:t xml:space="preserve"> </w:t>
      </w:r>
      <w:r w:rsidR="005E3905" w:rsidRPr="0067168C">
        <w:t>BY4741 strain derivatives</w:t>
      </w:r>
      <w:r w:rsidR="00C006AF" w:rsidRPr="0067168C">
        <w:t xml:space="preserve"> were used</w:t>
      </w:r>
      <w:r w:rsidR="00736629" w:rsidRPr="0067168C">
        <w:t xml:space="preserve">, in which the expression of either </w:t>
      </w:r>
      <w:r w:rsidR="005E3905" w:rsidRPr="0067168C">
        <w:rPr>
          <w:i/>
        </w:rPr>
        <w:t>SN</w:t>
      </w:r>
      <w:r w:rsidR="00736629" w:rsidRPr="0067168C">
        <w:rPr>
          <w:i/>
        </w:rPr>
        <w:t>R13</w:t>
      </w:r>
      <w:r w:rsidR="00736629" w:rsidRPr="0067168C">
        <w:t xml:space="preserve"> or </w:t>
      </w:r>
      <w:r w:rsidR="005E3905" w:rsidRPr="0067168C">
        <w:rPr>
          <w:i/>
        </w:rPr>
        <w:t>SN</w:t>
      </w:r>
      <w:r w:rsidR="00736629" w:rsidRPr="0067168C">
        <w:rPr>
          <w:i/>
        </w:rPr>
        <w:t>R47</w:t>
      </w:r>
      <w:r w:rsidR="00736629" w:rsidRPr="0067168C">
        <w:t xml:space="preserve"> snoRNA is driven from the inducible </w:t>
      </w:r>
      <w:r w:rsidR="00736629" w:rsidRPr="0067168C">
        <w:rPr>
          <w:i/>
        </w:rPr>
        <w:t>GAL1</w:t>
      </w:r>
      <w:r w:rsidR="00736629" w:rsidRPr="0067168C">
        <w:t xml:space="preserve"> promoter</w:t>
      </w:r>
      <w:r w:rsidR="005E3905" w:rsidRPr="0067168C">
        <w:t xml:space="preserve">. </w:t>
      </w:r>
      <w:r w:rsidR="00736629" w:rsidRPr="0067168C">
        <w:t xml:space="preserve">In order to induce or inhibit their synthesis, </w:t>
      </w:r>
      <w:r w:rsidRPr="0067168C">
        <w:t xml:space="preserve">grow </w:t>
      </w:r>
      <w:r w:rsidR="00736629" w:rsidRPr="0067168C">
        <w:t xml:space="preserve">cells on </w:t>
      </w:r>
      <w:r w:rsidR="009134CE" w:rsidRPr="0067168C">
        <w:t xml:space="preserve">medium containing </w:t>
      </w:r>
      <w:r w:rsidR="00736629" w:rsidRPr="0067168C">
        <w:t>galactose (</w:t>
      </w:r>
      <w:r w:rsidR="00736629" w:rsidRPr="0067168C">
        <w:rPr>
          <w:i/>
        </w:rPr>
        <w:t>GAL1</w:t>
      </w:r>
      <w:r w:rsidR="00736629" w:rsidRPr="0067168C">
        <w:t>-dependent transcription on) or glucose (</w:t>
      </w:r>
      <w:r w:rsidR="00736629" w:rsidRPr="0067168C">
        <w:rPr>
          <w:i/>
        </w:rPr>
        <w:t>GAL1</w:t>
      </w:r>
      <w:r w:rsidR="00736629" w:rsidRPr="0067168C">
        <w:t xml:space="preserve">-dependent transcription off). As a control, </w:t>
      </w:r>
      <w:r w:rsidRPr="0067168C">
        <w:t>use the</w:t>
      </w:r>
      <w:r w:rsidR="00736629" w:rsidRPr="0067168C">
        <w:t xml:space="preserve"> wild type strain </w:t>
      </w:r>
      <w:r w:rsidR="005E3905" w:rsidRPr="0067168C">
        <w:t xml:space="preserve">(BY4741) </w:t>
      </w:r>
      <w:r w:rsidR="00736629" w:rsidRPr="0067168C">
        <w:t xml:space="preserve">grown </w:t>
      </w:r>
      <w:r w:rsidR="00317139" w:rsidRPr="0067168C">
        <w:t xml:space="preserve">either </w:t>
      </w:r>
      <w:r w:rsidR="00736629" w:rsidRPr="0067168C">
        <w:t>on</w:t>
      </w:r>
      <w:r w:rsidR="005B40AF" w:rsidRPr="0067168C">
        <w:t xml:space="preserve"> </w:t>
      </w:r>
      <w:r w:rsidR="00736629" w:rsidRPr="0067168C">
        <w:t xml:space="preserve">galactose </w:t>
      </w:r>
      <w:r w:rsidR="00317139" w:rsidRPr="0067168C">
        <w:t>or</w:t>
      </w:r>
      <w:r w:rsidR="00736629" w:rsidRPr="0067168C">
        <w:t xml:space="preserve"> glucos</w:t>
      </w:r>
      <w:r w:rsidRPr="0067168C">
        <w:t>e.</w:t>
      </w:r>
    </w:p>
    <w:p w14:paraId="189834A2" w14:textId="77777777" w:rsidR="007F484E" w:rsidRPr="0067168C" w:rsidRDefault="007F484E" w:rsidP="002A139C">
      <w:pPr>
        <w:rPr>
          <w:lang w:val="en-GB"/>
        </w:rPr>
      </w:pPr>
    </w:p>
    <w:p w14:paraId="17C7A1B3" w14:textId="09E1FD07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3</w:t>
      </w:r>
      <w:r w:rsidR="00736629" w:rsidRPr="0067168C">
        <w:rPr>
          <w:highlight w:val="yellow"/>
          <w:lang w:val="en-GB"/>
        </w:rPr>
        <w:t>.1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Grow </w:t>
      </w:r>
      <w:r w:rsidR="00D843C4" w:rsidRPr="0067168C">
        <w:rPr>
          <w:highlight w:val="yellow"/>
          <w:lang w:val="en-GB"/>
        </w:rPr>
        <w:t xml:space="preserve">yeast </w:t>
      </w:r>
      <w:r w:rsidR="00A1001A" w:rsidRPr="0067168C">
        <w:rPr>
          <w:highlight w:val="yellow"/>
          <w:lang w:val="en-GB"/>
        </w:rPr>
        <w:t>strains</w:t>
      </w:r>
      <w:r w:rsidR="00736629" w:rsidRPr="0067168C">
        <w:rPr>
          <w:highlight w:val="yellow"/>
          <w:lang w:val="en-GB"/>
        </w:rPr>
        <w:t xml:space="preserve"> </w:t>
      </w:r>
      <w:r w:rsidR="00D843C4" w:rsidRPr="0067168C">
        <w:rPr>
          <w:highlight w:val="yellow"/>
          <w:lang w:val="en-GB"/>
        </w:rPr>
        <w:t xml:space="preserve">in an appropriate medium and conditions. To </w:t>
      </w:r>
      <w:proofErr w:type="spellStart"/>
      <w:r w:rsidR="00D843C4" w:rsidRPr="0067168C">
        <w:rPr>
          <w:highlight w:val="yellow"/>
          <w:lang w:val="en-GB"/>
        </w:rPr>
        <w:t>analy</w:t>
      </w:r>
      <w:r w:rsidR="00700232" w:rsidRPr="0067168C">
        <w:rPr>
          <w:highlight w:val="yellow"/>
          <w:lang w:val="en-GB"/>
        </w:rPr>
        <w:t>z</w:t>
      </w:r>
      <w:r w:rsidR="00CF30E1" w:rsidRPr="0067168C">
        <w:rPr>
          <w:highlight w:val="yellow"/>
          <w:lang w:val="en-GB"/>
        </w:rPr>
        <w:t>e</w:t>
      </w:r>
      <w:proofErr w:type="spellEnd"/>
      <w:r w:rsidR="00CF30E1" w:rsidRPr="0067168C">
        <w:rPr>
          <w:highlight w:val="yellow"/>
          <w:lang w:val="en-GB"/>
        </w:rPr>
        <w:t xml:space="preserve"> </w:t>
      </w:r>
      <w:r w:rsidR="00CF30E1" w:rsidRPr="0067168C">
        <w:rPr>
          <w:i/>
          <w:highlight w:val="yellow"/>
          <w:lang w:val="en-GB"/>
        </w:rPr>
        <w:t>GAL</w:t>
      </w:r>
      <w:proofErr w:type="gramStart"/>
      <w:r w:rsidR="00CF30E1" w:rsidRPr="0067168C">
        <w:rPr>
          <w:i/>
          <w:highlight w:val="yellow"/>
          <w:lang w:val="en-GB"/>
        </w:rPr>
        <w:t>1::</w:t>
      </w:r>
      <w:proofErr w:type="gramEnd"/>
      <w:r w:rsidR="00CF30E1" w:rsidRPr="0067168C">
        <w:rPr>
          <w:i/>
          <w:highlight w:val="yellow"/>
          <w:lang w:val="en-GB"/>
        </w:rPr>
        <w:t>SNR13</w:t>
      </w:r>
      <w:r w:rsidR="00CF30E1" w:rsidRPr="0067168C">
        <w:rPr>
          <w:highlight w:val="yellow"/>
          <w:lang w:val="en-GB"/>
        </w:rPr>
        <w:t xml:space="preserve"> and </w:t>
      </w:r>
      <w:r w:rsidR="00CF30E1" w:rsidRPr="0067168C">
        <w:rPr>
          <w:i/>
          <w:highlight w:val="yellow"/>
          <w:lang w:val="en-GB"/>
        </w:rPr>
        <w:t>GAL1::SNR47</w:t>
      </w:r>
      <w:r w:rsidR="00CF30E1" w:rsidRPr="0067168C">
        <w:rPr>
          <w:highlight w:val="yellow"/>
          <w:lang w:val="en-GB"/>
        </w:rPr>
        <w:t xml:space="preserve"> strains</w:t>
      </w:r>
      <w:r w:rsidR="00E300F3" w:rsidRPr="0067168C">
        <w:rPr>
          <w:highlight w:val="yellow"/>
          <w:lang w:val="en-GB"/>
        </w:rPr>
        <w:t xml:space="preserve"> as well as the isogenic wild type strain</w:t>
      </w:r>
      <w:r w:rsidR="00CF30E1" w:rsidRPr="0067168C">
        <w:rPr>
          <w:highlight w:val="yellow"/>
          <w:lang w:val="en-GB"/>
        </w:rPr>
        <w:t xml:space="preserve">, grow cells </w:t>
      </w:r>
      <w:r w:rsidR="00736629" w:rsidRPr="0067168C">
        <w:rPr>
          <w:highlight w:val="yellow"/>
          <w:lang w:val="en-GB"/>
        </w:rPr>
        <w:t>in 50 m</w:t>
      </w:r>
      <w:r w:rsidR="00700232" w:rsidRPr="0067168C">
        <w:rPr>
          <w:highlight w:val="yellow"/>
          <w:lang w:val="en-GB"/>
        </w:rPr>
        <w:t>L of</w:t>
      </w:r>
      <w:r w:rsidR="00736629" w:rsidRPr="0067168C">
        <w:rPr>
          <w:highlight w:val="yellow"/>
          <w:lang w:val="en-GB"/>
        </w:rPr>
        <w:t xml:space="preserve"> YP media with </w:t>
      </w:r>
      <w:r w:rsidR="006E2B87" w:rsidRPr="0067168C">
        <w:rPr>
          <w:highlight w:val="yellow"/>
          <w:lang w:val="en-GB"/>
        </w:rPr>
        <w:t xml:space="preserve">either 2% </w:t>
      </w:r>
      <w:r w:rsidR="00736629" w:rsidRPr="0067168C">
        <w:rPr>
          <w:highlight w:val="yellow"/>
          <w:lang w:val="en-GB"/>
        </w:rPr>
        <w:t xml:space="preserve">glucose </w:t>
      </w:r>
      <w:r w:rsidR="00E300F3" w:rsidRPr="0067168C">
        <w:rPr>
          <w:highlight w:val="yellow"/>
          <w:lang w:val="en-GB"/>
        </w:rPr>
        <w:t xml:space="preserve">(YPD) </w:t>
      </w:r>
      <w:r w:rsidR="00736629" w:rsidRPr="0067168C">
        <w:rPr>
          <w:highlight w:val="yellow"/>
          <w:lang w:val="en-GB"/>
        </w:rPr>
        <w:t>or galactose</w:t>
      </w:r>
      <w:r w:rsidR="00317139" w:rsidRPr="0067168C">
        <w:rPr>
          <w:highlight w:val="yellow"/>
          <w:lang w:val="en-GB"/>
        </w:rPr>
        <w:t xml:space="preserve"> </w:t>
      </w:r>
      <w:r w:rsidR="00E300F3" w:rsidRPr="0067168C">
        <w:rPr>
          <w:highlight w:val="yellow"/>
          <w:lang w:val="en-GB"/>
        </w:rPr>
        <w:t>(</w:t>
      </w:r>
      <w:proofErr w:type="spellStart"/>
      <w:r w:rsidR="00E300F3" w:rsidRPr="0067168C">
        <w:rPr>
          <w:highlight w:val="yellow"/>
          <w:lang w:val="en-GB"/>
        </w:rPr>
        <w:t>YPGal</w:t>
      </w:r>
      <w:proofErr w:type="spellEnd"/>
      <w:r w:rsidR="00E300F3" w:rsidRPr="0067168C">
        <w:rPr>
          <w:highlight w:val="yellow"/>
          <w:lang w:val="en-GB"/>
        </w:rPr>
        <w:t xml:space="preserve">) </w:t>
      </w:r>
      <w:r w:rsidR="00D47D9F" w:rsidRPr="0067168C">
        <w:rPr>
          <w:highlight w:val="yellow"/>
          <w:lang w:val="en-GB"/>
        </w:rPr>
        <w:t>at 30</w:t>
      </w:r>
      <w:r w:rsidR="00317139" w:rsidRPr="0067168C">
        <w:rPr>
          <w:highlight w:val="yellow"/>
          <w:lang w:val="en-GB"/>
        </w:rPr>
        <w:t xml:space="preserve"> </w:t>
      </w:r>
      <w:r w:rsidR="00D47D9F" w:rsidRPr="0067168C">
        <w:rPr>
          <w:highlight w:val="yellow"/>
          <w:lang w:val="en-GB"/>
        </w:rPr>
        <w:t>°C to</w:t>
      </w:r>
      <w:r w:rsidR="00317139" w:rsidRPr="0067168C">
        <w:rPr>
          <w:highlight w:val="yellow"/>
          <w:lang w:val="en-GB"/>
        </w:rPr>
        <w:t xml:space="preserve"> </w:t>
      </w:r>
      <w:r w:rsidR="00700232" w:rsidRPr="0067168C">
        <w:rPr>
          <w:highlight w:val="yellow"/>
          <w:lang w:val="en-GB"/>
        </w:rPr>
        <w:t>the</w:t>
      </w:r>
      <w:r w:rsidR="00317139" w:rsidRPr="0067168C">
        <w:rPr>
          <w:highlight w:val="yellow"/>
          <w:lang w:val="en-GB"/>
        </w:rPr>
        <w:t xml:space="preserve"> m</w:t>
      </w:r>
      <w:r w:rsidR="00D47D9F" w:rsidRPr="0067168C">
        <w:rPr>
          <w:highlight w:val="yellow"/>
          <w:lang w:val="en-GB"/>
        </w:rPr>
        <w:t>iddle exponential phase</w:t>
      </w:r>
      <w:r w:rsidR="005B40AF" w:rsidRPr="0067168C">
        <w:rPr>
          <w:lang w:val="en-GB"/>
        </w:rPr>
        <w:t>.</w:t>
      </w:r>
      <w:r w:rsidR="00A1001A" w:rsidRPr="0067168C">
        <w:rPr>
          <w:lang w:val="en-GB"/>
        </w:rPr>
        <w:t xml:space="preserve"> </w:t>
      </w:r>
    </w:p>
    <w:p w14:paraId="2227E719" w14:textId="77777777" w:rsidR="007F484E" w:rsidRPr="0067168C" w:rsidRDefault="007F484E" w:rsidP="002A139C">
      <w:pPr>
        <w:rPr>
          <w:lang w:val="en-GB"/>
        </w:rPr>
      </w:pPr>
    </w:p>
    <w:p w14:paraId="6092FC29" w14:textId="157BD2A0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3</w:t>
      </w:r>
      <w:r w:rsidR="00736629" w:rsidRPr="0067168C">
        <w:rPr>
          <w:highlight w:val="yellow"/>
          <w:lang w:val="en-GB"/>
        </w:rPr>
        <w:t>.2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404C0F" w:rsidRPr="0067168C">
        <w:rPr>
          <w:highlight w:val="yellow"/>
          <w:lang w:val="en-GB"/>
        </w:rPr>
        <w:t xml:space="preserve">Centrifuge cells </w:t>
      </w:r>
      <w:r w:rsidR="00736629" w:rsidRPr="0067168C">
        <w:rPr>
          <w:highlight w:val="yellow"/>
          <w:lang w:val="en-GB"/>
        </w:rPr>
        <w:t xml:space="preserve">at </w:t>
      </w:r>
      <w:r w:rsidR="007856EF" w:rsidRPr="0067168C">
        <w:rPr>
          <w:highlight w:val="yellow"/>
          <w:lang w:val="en-GB"/>
        </w:rPr>
        <w:t>1</w:t>
      </w:r>
      <w:r w:rsidR="0064769B" w:rsidRPr="0067168C">
        <w:rPr>
          <w:highlight w:val="yellow"/>
          <w:lang w:val="en-GB"/>
        </w:rPr>
        <w:t>,</w:t>
      </w:r>
      <w:r w:rsidR="007856EF" w:rsidRPr="0067168C">
        <w:rPr>
          <w:highlight w:val="yellow"/>
          <w:lang w:val="en-GB"/>
        </w:rPr>
        <w:t>000</w:t>
      </w:r>
      <w:r w:rsidR="00317139" w:rsidRPr="0067168C">
        <w:rPr>
          <w:highlight w:val="yellow"/>
          <w:lang w:val="en-GB"/>
        </w:rPr>
        <w:t xml:space="preserve"> </w:t>
      </w:r>
      <w:r w:rsidR="00317139" w:rsidRPr="0067168C">
        <w:rPr>
          <w:i/>
          <w:highlight w:val="yellow"/>
          <w:lang w:val="en-GB"/>
        </w:rPr>
        <w:t>x</w:t>
      </w:r>
      <w:r w:rsidR="007856EF" w:rsidRPr="0067168C">
        <w:rPr>
          <w:i/>
          <w:highlight w:val="yellow"/>
          <w:lang w:val="en-GB"/>
        </w:rPr>
        <w:t xml:space="preserve"> g</w:t>
      </w:r>
      <w:r w:rsidR="00736629" w:rsidRPr="0067168C">
        <w:rPr>
          <w:highlight w:val="yellow"/>
          <w:lang w:val="en-GB"/>
        </w:rPr>
        <w:t>, for 3 min at 4</w:t>
      </w:r>
      <w:r w:rsidR="0031713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</w:t>
      </w:r>
      <w:r w:rsidR="0006559A" w:rsidRPr="0067168C">
        <w:rPr>
          <w:highlight w:val="yellow"/>
          <w:lang w:val="en-GB"/>
        </w:rPr>
        <w:t xml:space="preserve"> and keep the pellets</w:t>
      </w:r>
      <w:r w:rsidR="00736629" w:rsidRPr="0067168C">
        <w:rPr>
          <w:highlight w:val="yellow"/>
          <w:lang w:val="en-GB"/>
        </w:rPr>
        <w:t>.</w:t>
      </w:r>
    </w:p>
    <w:p w14:paraId="7D1B881B" w14:textId="244172AA" w:rsidR="00404C0F" w:rsidRPr="0067168C" w:rsidRDefault="00404C0F" w:rsidP="002A139C">
      <w:pPr>
        <w:rPr>
          <w:lang w:val="en-GB"/>
        </w:rPr>
      </w:pPr>
    </w:p>
    <w:p w14:paraId="7DD8AB29" w14:textId="18974AE6" w:rsidR="00404C0F" w:rsidRPr="0067168C" w:rsidRDefault="00404C0F" w:rsidP="002A139C">
      <w:pPr>
        <w:rPr>
          <w:lang w:val="en-GB"/>
        </w:rPr>
      </w:pPr>
      <w:r w:rsidRPr="0067168C">
        <w:rPr>
          <w:lang w:val="en-GB"/>
        </w:rPr>
        <w:t>3.3</w:t>
      </w:r>
      <w:r w:rsidR="00093467"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Pr="0067168C">
        <w:rPr>
          <w:lang w:val="en-GB"/>
        </w:rPr>
        <w:t>Remove</w:t>
      </w:r>
      <w:r w:rsidR="00700232" w:rsidRPr="0067168C">
        <w:rPr>
          <w:lang w:val="en-GB"/>
        </w:rPr>
        <w:t xml:space="preserve"> and discard</w:t>
      </w:r>
      <w:r w:rsidRPr="0067168C">
        <w:rPr>
          <w:lang w:val="en-GB"/>
        </w:rPr>
        <w:t xml:space="preserve"> </w:t>
      </w:r>
      <w:r w:rsidR="00700232" w:rsidRPr="0067168C">
        <w:rPr>
          <w:lang w:val="en-GB"/>
        </w:rPr>
        <w:t xml:space="preserve">the </w:t>
      </w:r>
      <w:r w:rsidRPr="0067168C">
        <w:rPr>
          <w:lang w:val="en-GB"/>
        </w:rPr>
        <w:t>supernatant</w:t>
      </w:r>
      <w:r w:rsidR="00093467" w:rsidRPr="0067168C">
        <w:rPr>
          <w:lang w:val="en-GB"/>
        </w:rPr>
        <w:t>.</w:t>
      </w:r>
    </w:p>
    <w:p w14:paraId="6FD95F0E" w14:textId="77777777" w:rsidR="007F484E" w:rsidRPr="0067168C" w:rsidRDefault="007F484E" w:rsidP="002A139C">
      <w:pPr>
        <w:rPr>
          <w:lang w:val="en-GB"/>
        </w:rPr>
      </w:pPr>
    </w:p>
    <w:p w14:paraId="4AD40E65" w14:textId="0475A4EC" w:rsidR="00317139" w:rsidRPr="0067168C" w:rsidRDefault="0021032E" w:rsidP="005B40AF">
      <w:pPr>
        <w:rPr>
          <w:lang w:val="en-GB"/>
        </w:rPr>
      </w:pPr>
      <w:r w:rsidRPr="0067168C">
        <w:rPr>
          <w:lang w:val="en-GB"/>
        </w:rPr>
        <w:t>3</w:t>
      </w:r>
      <w:r w:rsidR="00736629" w:rsidRPr="0067168C">
        <w:rPr>
          <w:lang w:val="en-GB"/>
        </w:rPr>
        <w:t>.</w:t>
      </w:r>
      <w:r w:rsidR="00093467" w:rsidRPr="0067168C">
        <w:rPr>
          <w:lang w:val="en-GB"/>
        </w:rPr>
        <w:t>4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Freeze cell pellets </w:t>
      </w:r>
      <w:r w:rsidR="004F6966" w:rsidRPr="0067168C">
        <w:rPr>
          <w:lang w:val="en-GB"/>
        </w:rPr>
        <w:t xml:space="preserve">in liquid nitrogen </w:t>
      </w:r>
      <w:r w:rsidR="00736629" w:rsidRPr="0067168C">
        <w:rPr>
          <w:lang w:val="en-GB"/>
        </w:rPr>
        <w:t>and store them at -80</w:t>
      </w:r>
      <w:r w:rsidR="00317139" w:rsidRPr="0067168C">
        <w:rPr>
          <w:lang w:val="en-GB"/>
        </w:rPr>
        <w:t xml:space="preserve"> </w:t>
      </w:r>
      <w:r w:rsidR="00736629" w:rsidRPr="0067168C">
        <w:rPr>
          <w:lang w:val="en-GB"/>
        </w:rPr>
        <w:t>°C</w:t>
      </w:r>
      <w:r w:rsidR="004F6966" w:rsidRPr="0067168C">
        <w:rPr>
          <w:lang w:val="en-GB"/>
        </w:rPr>
        <w:t>.</w:t>
      </w:r>
    </w:p>
    <w:p w14:paraId="5B818856" w14:textId="1EDB12A8" w:rsidR="004F6966" w:rsidRPr="0067168C" w:rsidRDefault="004F6966" w:rsidP="005B40AF">
      <w:pPr>
        <w:rPr>
          <w:lang w:val="en-GB"/>
        </w:rPr>
      </w:pPr>
    </w:p>
    <w:p w14:paraId="55676CE7" w14:textId="2AE32C6B" w:rsidR="004F6966" w:rsidRPr="0067168C" w:rsidRDefault="004F6966" w:rsidP="005B40AF">
      <w:pPr>
        <w:rPr>
          <w:lang w:val="en-GB"/>
        </w:rPr>
      </w:pPr>
      <w:r w:rsidRPr="0067168C">
        <w:rPr>
          <w:lang w:val="en-GB"/>
        </w:rPr>
        <w:t>CAUTION:</w:t>
      </w:r>
      <w:r w:rsidR="00BB60A9" w:rsidRPr="0067168C">
        <w:rPr>
          <w:lang w:val="en-GB"/>
        </w:rPr>
        <w:t xml:space="preserve"> </w:t>
      </w:r>
      <w:r w:rsidRPr="0067168C">
        <w:rPr>
          <w:lang w:val="en-GB"/>
        </w:rPr>
        <w:t xml:space="preserve">Liquid nitrogen may cause severe cryogenic burns. Always wear </w:t>
      </w:r>
      <w:r w:rsidR="00D43570" w:rsidRPr="0067168C">
        <w:rPr>
          <w:lang w:val="en-GB"/>
        </w:rPr>
        <w:t xml:space="preserve">protective clothing and exercise safety precautions. </w:t>
      </w:r>
    </w:p>
    <w:p w14:paraId="26FB36D5" w14:textId="3D8D3FD8" w:rsidR="004F6966" w:rsidRPr="0067168C" w:rsidRDefault="004F6966" w:rsidP="005B40AF">
      <w:pPr>
        <w:rPr>
          <w:lang w:val="en-GB"/>
        </w:rPr>
      </w:pPr>
    </w:p>
    <w:p w14:paraId="01E08A37" w14:textId="19254F15" w:rsidR="00736629" w:rsidRPr="0067168C" w:rsidRDefault="0064769B" w:rsidP="002A139C">
      <w:pPr>
        <w:rPr>
          <w:strike/>
          <w:lang w:val="en-GB"/>
        </w:rPr>
      </w:pPr>
      <w:r w:rsidRPr="0067168C">
        <w:rPr>
          <w:lang w:val="en-GB"/>
        </w:rPr>
        <w:t>NOTE:</w:t>
      </w:r>
      <w:r w:rsidR="00BB60A9" w:rsidRPr="0067168C">
        <w:rPr>
          <w:lang w:val="en-GB"/>
        </w:rPr>
        <w:t xml:space="preserve"> </w:t>
      </w:r>
      <w:r w:rsidR="004F6966" w:rsidRPr="0067168C">
        <w:rPr>
          <w:lang w:val="en-GB"/>
        </w:rPr>
        <w:t xml:space="preserve">Cell pellets can be stored at -80 °C up to </w:t>
      </w:r>
      <w:r w:rsidR="00CD7700" w:rsidRPr="0067168C">
        <w:rPr>
          <w:lang w:val="en-GB"/>
        </w:rPr>
        <w:t>1 month.</w:t>
      </w:r>
      <w:r w:rsidRPr="0067168C">
        <w:rPr>
          <w:lang w:val="en-GB"/>
        </w:rPr>
        <w:t xml:space="preserve"> </w:t>
      </w:r>
      <w:r w:rsidR="00E26DE4" w:rsidRPr="0067168C">
        <w:rPr>
          <w:lang w:val="en-GB"/>
        </w:rPr>
        <w:t xml:space="preserve">The protocol </w:t>
      </w:r>
      <w:r w:rsidR="005B40AF" w:rsidRPr="0067168C">
        <w:rPr>
          <w:lang w:val="en-GB"/>
        </w:rPr>
        <w:t>can be paused here</w:t>
      </w:r>
      <w:r w:rsidR="00E26DE4" w:rsidRPr="0067168C">
        <w:rPr>
          <w:lang w:val="en-GB"/>
        </w:rPr>
        <w:t xml:space="preserve"> if needed.</w:t>
      </w:r>
      <w:r w:rsidR="00317139" w:rsidRPr="0067168C">
        <w:rPr>
          <w:lang w:val="en-GB"/>
        </w:rPr>
        <w:t xml:space="preserve"> </w:t>
      </w:r>
    </w:p>
    <w:p w14:paraId="572D9645" w14:textId="77777777" w:rsidR="0021032E" w:rsidRPr="0067168C" w:rsidRDefault="0021032E" w:rsidP="002A139C">
      <w:pPr>
        <w:rPr>
          <w:b/>
          <w:lang w:val="en-GB"/>
        </w:rPr>
      </w:pPr>
    </w:p>
    <w:p w14:paraId="3FE56140" w14:textId="18AED79E" w:rsidR="00736629" w:rsidRPr="0067168C" w:rsidRDefault="0021032E" w:rsidP="002A139C">
      <w:pPr>
        <w:rPr>
          <w:lang w:val="en-GB"/>
        </w:rPr>
      </w:pPr>
      <w:r w:rsidRPr="0067168C">
        <w:rPr>
          <w:b/>
          <w:highlight w:val="yellow"/>
          <w:lang w:val="en-GB"/>
        </w:rPr>
        <w:t>4</w:t>
      </w:r>
      <w:r w:rsidR="00FD7E90" w:rsidRPr="0067168C">
        <w:rPr>
          <w:b/>
          <w:highlight w:val="yellow"/>
          <w:lang w:val="en-GB"/>
        </w:rPr>
        <w:t>. RNA i</w:t>
      </w:r>
      <w:r w:rsidR="00736629" w:rsidRPr="0067168C">
        <w:rPr>
          <w:b/>
          <w:highlight w:val="yellow"/>
          <w:lang w:val="en-GB"/>
        </w:rPr>
        <w:t>solation</w:t>
      </w:r>
      <w:r w:rsidR="005D1A00" w:rsidRPr="0067168C">
        <w:rPr>
          <w:b/>
          <w:highlight w:val="yellow"/>
          <w:lang w:val="en-GB"/>
        </w:rPr>
        <w:fldChar w:fldCharType="begin"/>
      </w:r>
      <w:r w:rsidR="00D60CC5" w:rsidRPr="0067168C">
        <w:rPr>
          <w:b/>
          <w:highlight w:val="yellow"/>
          <w:lang w:val="en-GB"/>
        </w:rPr>
        <w:instrText xml:space="preserve"> ADDIN EN.CITE &lt;EndNote&gt;&lt;Cite&gt;&lt;Author&gt;Schmitt&lt;/Author&gt;&lt;Year&gt;1990&lt;/Year&gt;&lt;RecNum&gt;57&lt;/RecNum&gt;&lt;DisplayText&gt;&lt;style face="superscript"&gt;15&lt;/style&gt;&lt;/DisplayText&gt;&lt;record&gt;&lt;rec-number&gt;57&lt;/rec-number&gt;&lt;foreign-keys&gt;&lt;key app="EN" db-id="zzpvze2sof09rme0aec5zztnz50verftvs9s" timestamp="1481280382"&gt;57&lt;/key&gt;&lt;/foreign-keys&gt;&lt;ref-type name="Journal Article"&gt;17&lt;/ref-type&gt;&lt;contributors&gt;&lt;authors&gt;&lt;author&gt;Schmitt, M. E.&lt;/author&gt;&lt;author&gt;Brown, T. A.&lt;/author&gt;&lt;author&gt;Trumpower, B. L.&lt;/author&gt;&lt;/authors&gt;&lt;/contributors&gt;&lt;auth-address&gt;Department of Biochemistry, Dartmouth Medical School, Hanover, NH 03756.&lt;/auth-address&gt;&lt;titles&gt;&lt;title&gt;A rapid and simple method for preparation of RNA from Saccharomyces cerevisiae&lt;/title&gt;&lt;secondary-title&gt;Nucleic Acids Res&lt;/secondary-title&gt;&lt;/titles&gt;&lt;periodical&gt;&lt;full-title&gt;Nucleic Acids Res&lt;/full-title&gt;&lt;/periodical&gt;&lt;pages&gt;3091-2&lt;/pages&gt;&lt;volume&gt;18&lt;/volume&gt;&lt;number&gt;10&lt;/number&gt;&lt;keywords&gt;&lt;keyword&gt;Electrophoresis, Agar Gel&lt;/keyword&gt;&lt;keyword&gt;Methods&lt;/keyword&gt;&lt;keyword&gt;RNA, Fungal/*isolation &amp;amp; purification&lt;/keyword&gt;&lt;keyword&gt;Saccharomyces cerevisiae/*genetics&lt;/keyword&gt;&lt;/keywords&gt;&lt;dates&gt;&lt;year&gt;1990&lt;/year&gt;&lt;pub-dates&gt;&lt;date&gt;May 25&lt;/date&gt;&lt;/pub-dates&gt;&lt;/dates&gt;&lt;isbn&gt;0305-1048 (Print)&amp;#xD;0305-1048 (Linking)&lt;/isbn&gt;&lt;accession-num&gt;2190191&lt;/accession-num&gt;&lt;urls&gt;&lt;related-urls&gt;&lt;url&gt;https://www.ncbi.nlm.nih.gov/pubmed/2190191&lt;/url&gt;&lt;/related-urls&gt;&lt;/urls&gt;&lt;custom2&gt;PMC330876&lt;/custom2&gt;&lt;/record&gt;&lt;/Cite&gt;&lt;/EndNote&gt;</w:instrText>
      </w:r>
      <w:r w:rsidR="005D1A00" w:rsidRPr="0067168C">
        <w:rPr>
          <w:b/>
          <w:highlight w:val="yellow"/>
          <w:lang w:val="en-GB"/>
        </w:rPr>
        <w:fldChar w:fldCharType="separate"/>
      </w:r>
      <w:r w:rsidR="00D60CC5" w:rsidRPr="0067168C">
        <w:rPr>
          <w:b/>
          <w:noProof/>
          <w:highlight w:val="yellow"/>
          <w:vertAlign w:val="superscript"/>
          <w:lang w:val="en-GB"/>
        </w:rPr>
        <w:t>15</w:t>
      </w:r>
      <w:r w:rsidR="005D1A00" w:rsidRPr="0067168C">
        <w:rPr>
          <w:b/>
          <w:highlight w:val="yellow"/>
          <w:lang w:val="en-GB"/>
        </w:rPr>
        <w:fldChar w:fldCharType="end"/>
      </w:r>
    </w:p>
    <w:p w14:paraId="57C2DB1D" w14:textId="77777777" w:rsidR="007F484E" w:rsidRPr="0067168C" w:rsidRDefault="007F484E" w:rsidP="002A139C">
      <w:pPr>
        <w:rPr>
          <w:lang w:val="en-GB"/>
        </w:rPr>
      </w:pPr>
    </w:p>
    <w:p w14:paraId="647D7FED" w14:textId="70E0D01C" w:rsidR="00FD7E90" w:rsidRPr="0067168C" w:rsidRDefault="00FF1900" w:rsidP="002A139C">
      <w:pPr>
        <w:rPr>
          <w:lang w:val="en-GB"/>
        </w:rPr>
      </w:pPr>
      <w:r w:rsidRPr="0067168C">
        <w:rPr>
          <w:lang w:val="en-GB"/>
        </w:rPr>
        <w:t xml:space="preserve">NOTE: Use </w:t>
      </w:r>
      <w:r w:rsidR="007E79E2" w:rsidRPr="0067168C">
        <w:rPr>
          <w:lang w:val="en-GB"/>
        </w:rPr>
        <w:t xml:space="preserve">the most </w:t>
      </w:r>
      <w:r w:rsidRPr="0067168C">
        <w:rPr>
          <w:lang w:val="en-GB"/>
        </w:rPr>
        <w:t xml:space="preserve">appropriate method </w:t>
      </w:r>
      <w:r w:rsidR="006F1910" w:rsidRPr="0067168C">
        <w:rPr>
          <w:lang w:val="en-GB"/>
        </w:rPr>
        <w:t>to isolate</w:t>
      </w:r>
      <w:r w:rsidRPr="0067168C">
        <w:rPr>
          <w:lang w:val="en-GB"/>
        </w:rPr>
        <w:t xml:space="preserve"> R</w:t>
      </w:r>
      <w:r w:rsidR="006F1910" w:rsidRPr="0067168C">
        <w:rPr>
          <w:lang w:val="en-GB"/>
        </w:rPr>
        <w:t>NA</w:t>
      </w:r>
      <w:r w:rsidRPr="0067168C">
        <w:rPr>
          <w:lang w:val="en-GB"/>
        </w:rPr>
        <w:t xml:space="preserve">. For yeast </w:t>
      </w:r>
      <w:r w:rsidRPr="0067168C">
        <w:rPr>
          <w:i/>
          <w:lang w:val="en-GB"/>
        </w:rPr>
        <w:t>S. cerevisiae</w:t>
      </w:r>
      <w:r w:rsidRPr="0067168C">
        <w:rPr>
          <w:lang w:val="en-GB"/>
        </w:rPr>
        <w:t>, h</w:t>
      </w:r>
      <w:r w:rsidR="006F1910" w:rsidRPr="0067168C">
        <w:rPr>
          <w:lang w:val="en-GB"/>
        </w:rPr>
        <w:t>ot-</w:t>
      </w:r>
      <w:r w:rsidRPr="0067168C">
        <w:rPr>
          <w:lang w:val="en-GB"/>
        </w:rPr>
        <w:t xml:space="preserve">phenol </w:t>
      </w:r>
      <w:r w:rsidR="006F1910" w:rsidRPr="0067168C">
        <w:rPr>
          <w:lang w:val="en-GB"/>
        </w:rPr>
        <w:t>RNA extraction can be used</w:t>
      </w:r>
      <w:r w:rsidR="00FD7E90" w:rsidRPr="0067168C">
        <w:rPr>
          <w:lang w:val="en-GB"/>
        </w:rPr>
        <w:t xml:space="preserve">. </w:t>
      </w:r>
    </w:p>
    <w:p w14:paraId="0D670FA0" w14:textId="77777777" w:rsidR="00FD7E90" w:rsidRPr="0067168C" w:rsidRDefault="00FD7E90" w:rsidP="002A139C">
      <w:pPr>
        <w:rPr>
          <w:lang w:val="en-GB"/>
        </w:rPr>
      </w:pPr>
    </w:p>
    <w:p w14:paraId="5DD0B6DB" w14:textId="4F428AED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Add 1 m</w:t>
      </w:r>
      <w:r w:rsidR="000F2B7F" w:rsidRPr="0067168C">
        <w:rPr>
          <w:lang w:val="en-GB"/>
        </w:rPr>
        <w:t xml:space="preserve">L </w:t>
      </w:r>
      <w:r w:rsidR="00736629" w:rsidRPr="0067168C">
        <w:rPr>
          <w:lang w:val="en-GB"/>
        </w:rPr>
        <w:t>of ice-cold water, resuspend the pellets and transfer resuspended cells to 1.5 ml microtube</w:t>
      </w:r>
      <w:r w:rsidR="00317139" w:rsidRPr="0067168C">
        <w:rPr>
          <w:lang w:val="en-GB"/>
        </w:rPr>
        <w:t>s</w:t>
      </w:r>
      <w:r w:rsidR="00736629" w:rsidRPr="0067168C">
        <w:rPr>
          <w:lang w:val="en-GB"/>
        </w:rPr>
        <w:t>.</w:t>
      </w:r>
    </w:p>
    <w:p w14:paraId="695CCB30" w14:textId="77777777" w:rsidR="007F484E" w:rsidRPr="0067168C" w:rsidRDefault="007F484E" w:rsidP="007F484E">
      <w:pPr>
        <w:rPr>
          <w:lang w:val="en-GB"/>
        </w:rPr>
      </w:pPr>
    </w:p>
    <w:p w14:paraId="27EBEC12" w14:textId="065BD37B" w:rsidR="007F484E" w:rsidRPr="0067168C" w:rsidRDefault="0021032E" w:rsidP="007F484E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2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317139" w:rsidRPr="0067168C">
        <w:rPr>
          <w:lang w:val="en-GB"/>
        </w:rPr>
        <w:t>C</w:t>
      </w:r>
      <w:r w:rsidR="00736629" w:rsidRPr="0067168C">
        <w:rPr>
          <w:lang w:val="en-GB"/>
        </w:rPr>
        <w:t>entrifuge</w:t>
      </w:r>
      <w:r w:rsidR="0009413A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at </w:t>
      </w:r>
      <w:r w:rsidR="0009413A" w:rsidRPr="0067168C">
        <w:rPr>
          <w:lang w:val="en-GB"/>
        </w:rPr>
        <w:t>20</w:t>
      </w:r>
      <w:r w:rsidR="0064769B" w:rsidRPr="0067168C">
        <w:rPr>
          <w:lang w:val="en-GB"/>
        </w:rPr>
        <w:t>,</w:t>
      </w:r>
      <w:r w:rsidR="0009413A" w:rsidRPr="0067168C">
        <w:rPr>
          <w:lang w:val="en-GB"/>
        </w:rPr>
        <w:t>000</w:t>
      </w:r>
      <w:r w:rsidR="00317139" w:rsidRPr="0067168C">
        <w:rPr>
          <w:lang w:val="en-GB"/>
        </w:rPr>
        <w:t xml:space="preserve"> </w:t>
      </w:r>
      <w:r w:rsidR="00317139" w:rsidRPr="0067168C">
        <w:rPr>
          <w:i/>
          <w:lang w:val="en-GB"/>
        </w:rPr>
        <w:t xml:space="preserve">x </w:t>
      </w:r>
      <w:r w:rsidR="0009413A" w:rsidRPr="0067168C">
        <w:rPr>
          <w:i/>
          <w:lang w:val="en-GB"/>
        </w:rPr>
        <w:t>g</w:t>
      </w:r>
      <w:r w:rsidR="00736629" w:rsidRPr="0067168C">
        <w:rPr>
          <w:lang w:val="en-GB"/>
        </w:rPr>
        <w:t xml:space="preserve"> for </w:t>
      </w:r>
      <w:r w:rsidR="003422F8" w:rsidRPr="0067168C">
        <w:rPr>
          <w:lang w:val="en-GB"/>
        </w:rPr>
        <w:t xml:space="preserve">10 </w:t>
      </w:r>
      <w:r w:rsidR="00736629" w:rsidRPr="0067168C">
        <w:rPr>
          <w:lang w:val="en-GB"/>
        </w:rPr>
        <w:t>s at 4</w:t>
      </w:r>
      <w:r w:rsidR="00317139" w:rsidRPr="0067168C">
        <w:rPr>
          <w:lang w:val="en-GB"/>
        </w:rPr>
        <w:t xml:space="preserve"> </w:t>
      </w:r>
      <w:r w:rsidR="00736629" w:rsidRPr="0067168C">
        <w:rPr>
          <w:lang w:val="en-GB"/>
        </w:rPr>
        <w:t>°C</w:t>
      </w:r>
      <w:r w:rsidR="00736629" w:rsidRPr="0067168C" w:rsidDel="00657DB8">
        <w:rPr>
          <w:lang w:val="en-GB"/>
        </w:rPr>
        <w:t xml:space="preserve"> </w:t>
      </w:r>
      <w:r w:rsidR="00736629" w:rsidRPr="0067168C">
        <w:rPr>
          <w:lang w:val="en-GB"/>
        </w:rPr>
        <w:t xml:space="preserve">and </w:t>
      </w:r>
      <w:r w:rsidR="0064769B" w:rsidRPr="0067168C">
        <w:rPr>
          <w:lang w:val="en-GB"/>
        </w:rPr>
        <w:t>remove the supernatant.</w:t>
      </w:r>
    </w:p>
    <w:p w14:paraId="11A2E6B4" w14:textId="77777777" w:rsidR="007F484E" w:rsidRPr="0067168C" w:rsidRDefault="007F484E" w:rsidP="007F484E">
      <w:pPr>
        <w:rPr>
          <w:lang w:val="en-GB"/>
        </w:rPr>
      </w:pPr>
    </w:p>
    <w:p w14:paraId="4B8B9D24" w14:textId="68EB762B" w:rsidR="00736629" w:rsidRPr="0067168C" w:rsidRDefault="0021032E" w:rsidP="007F484E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3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Add 40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>L</w:t>
      </w:r>
      <w:r w:rsidR="00736629" w:rsidRPr="0067168C" w:rsidDel="00657DB8">
        <w:rPr>
          <w:lang w:val="en-GB"/>
        </w:rPr>
        <w:t xml:space="preserve"> </w:t>
      </w:r>
      <w:r w:rsidR="00736629" w:rsidRPr="0067168C">
        <w:rPr>
          <w:lang w:val="en-GB"/>
        </w:rPr>
        <w:t>of AE buffer and resuspend the cells.</w:t>
      </w:r>
      <w:r w:rsidR="0009413A" w:rsidRPr="0067168C">
        <w:rPr>
          <w:lang w:val="en-GB"/>
        </w:rPr>
        <w:t xml:space="preserve"> </w:t>
      </w:r>
    </w:p>
    <w:p w14:paraId="77F874B9" w14:textId="77777777" w:rsidR="007F484E" w:rsidRPr="0067168C" w:rsidRDefault="007F484E" w:rsidP="007F484E">
      <w:pPr>
        <w:rPr>
          <w:i/>
          <w:lang w:val="en-GB"/>
        </w:rPr>
      </w:pPr>
    </w:p>
    <w:p w14:paraId="461841C6" w14:textId="7C9BD827" w:rsidR="00736629" w:rsidRPr="0067168C" w:rsidRDefault="00C3651D" w:rsidP="007F484E">
      <w:pPr>
        <w:rPr>
          <w:lang w:val="en-GB"/>
        </w:rPr>
      </w:pPr>
      <w:r w:rsidRPr="0067168C">
        <w:rPr>
          <w:lang w:val="en-GB"/>
        </w:rPr>
        <w:t>N</w:t>
      </w:r>
      <w:r w:rsidR="007B22E4" w:rsidRPr="0067168C">
        <w:rPr>
          <w:lang w:val="en-GB"/>
        </w:rPr>
        <w:t>OTE</w:t>
      </w:r>
      <w:r w:rsidRPr="0067168C">
        <w:rPr>
          <w:lang w:val="en-GB"/>
        </w:rPr>
        <w:t xml:space="preserve">: </w:t>
      </w:r>
      <w:r w:rsidR="0021032E" w:rsidRPr="0067168C">
        <w:rPr>
          <w:lang w:val="en-GB"/>
        </w:rPr>
        <w:t>Steps 4.4</w:t>
      </w:r>
      <w:r w:rsidR="0064769B" w:rsidRPr="0067168C">
        <w:rPr>
          <w:lang w:val="en-GB"/>
        </w:rPr>
        <w:t xml:space="preserve"> - </w:t>
      </w:r>
      <w:r w:rsidR="0021032E" w:rsidRPr="0067168C">
        <w:rPr>
          <w:lang w:val="en-GB"/>
        </w:rPr>
        <w:t>4</w:t>
      </w:r>
      <w:r w:rsidR="00736629" w:rsidRPr="0067168C">
        <w:rPr>
          <w:lang w:val="en-GB"/>
        </w:rPr>
        <w:t>.1</w:t>
      </w:r>
      <w:r w:rsidR="0021032E" w:rsidRPr="0067168C">
        <w:rPr>
          <w:lang w:val="en-GB"/>
        </w:rPr>
        <w:t>5</w:t>
      </w:r>
      <w:r w:rsidR="00736629" w:rsidRPr="0067168C">
        <w:rPr>
          <w:lang w:val="en-GB"/>
        </w:rPr>
        <w:t xml:space="preserve"> are performed at room temperature</w:t>
      </w:r>
      <w:r w:rsidR="005E6FE2" w:rsidRPr="0067168C">
        <w:rPr>
          <w:lang w:val="en-GB"/>
        </w:rPr>
        <w:t xml:space="preserve"> unless stated otherwise</w:t>
      </w:r>
      <w:r w:rsidR="00736629" w:rsidRPr="0067168C">
        <w:rPr>
          <w:lang w:val="en-GB"/>
        </w:rPr>
        <w:t>.</w:t>
      </w:r>
    </w:p>
    <w:p w14:paraId="20CC3D24" w14:textId="77777777" w:rsidR="007F484E" w:rsidRPr="0067168C" w:rsidRDefault="007F484E" w:rsidP="007F484E">
      <w:pPr>
        <w:rPr>
          <w:lang w:val="en-GB"/>
        </w:rPr>
      </w:pPr>
    </w:p>
    <w:p w14:paraId="2BA01EA6" w14:textId="30101907" w:rsidR="00736629" w:rsidRPr="0067168C" w:rsidRDefault="0021032E" w:rsidP="007F484E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4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Add 4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>L</w:t>
      </w:r>
      <w:r w:rsidR="00736629" w:rsidRPr="0067168C">
        <w:rPr>
          <w:lang w:val="en-GB"/>
        </w:rPr>
        <w:t xml:space="preserve"> of 10% SDS and 40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>L</w:t>
      </w:r>
      <w:r w:rsidR="00736629" w:rsidRPr="0067168C" w:rsidDel="00657DB8">
        <w:rPr>
          <w:lang w:val="en-GB"/>
        </w:rPr>
        <w:t xml:space="preserve"> </w:t>
      </w:r>
      <w:r w:rsidR="00736629" w:rsidRPr="0067168C">
        <w:rPr>
          <w:lang w:val="en-GB"/>
        </w:rPr>
        <w:t>of acid phenol (pH 4.5).</w:t>
      </w:r>
    </w:p>
    <w:p w14:paraId="57F26F14" w14:textId="77777777" w:rsidR="007F484E" w:rsidRPr="0067168C" w:rsidRDefault="007F484E" w:rsidP="007F484E">
      <w:pPr>
        <w:rPr>
          <w:lang w:val="en-GB"/>
        </w:rPr>
      </w:pPr>
    </w:p>
    <w:p w14:paraId="38C4985A" w14:textId="2A6232F9" w:rsidR="00736629" w:rsidRPr="0067168C" w:rsidRDefault="00736629" w:rsidP="007F484E">
      <w:pPr>
        <w:rPr>
          <w:lang w:val="en-GB"/>
        </w:rPr>
      </w:pPr>
      <w:r w:rsidRPr="0067168C">
        <w:rPr>
          <w:lang w:val="en-GB"/>
        </w:rPr>
        <w:t>CAUTION: Phenol is toxic and should be handled under a fume hood. Always wear a lab coat, protective gloves</w:t>
      </w:r>
      <w:r w:rsidR="00E26DE4" w:rsidRPr="0067168C">
        <w:rPr>
          <w:lang w:val="en-GB"/>
        </w:rPr>
        <w:t>,</w:t>
      </w:r>
      <w:r w:rsidRPr="0067168C">
        <w:rPr>
          <w:lang w:val="en-GB"/>
        </w:rPr>
        <w:t xml:space="preserve"> and glasses when working with phenol. Dispose </w:t>
      </w:r>
      <w:r w:rsidR="00E26DE4" w:rsidRPr="0067168C">
        <w:rPr>
          <w:lang w:val="en-GB"/>
        </w:rPr>
        <w:t xml:space="preserve">of the </w:t>
      </w:r>
      <w:r w:rsidRPr="0067168C">
        <w:rPr>
          <w:lang w:val="en-GB"/>
        </w:rPr>
        <w:t>waste according to</w:t>
      </w:r>
      <w:r w:rsidR="00660A60" w:rsidRPr="0067168C">
        <w:rPr>
          <w:lang w:val="en-GB"/>
        </w:rPr>
        <w:t xml:space="preserve"> the</w:t>
      </w:r>
      <w:r w:rsidRPr="0067168C">
        <w:rPr>
          <w:lang w:val="en-GB"/>
        </w:rPr>
        <w:t xml:space="preserve"> institutional regulations.</w:t>
      </w:r>
    </w:p>
    <w:p w14:paraId="2FC5F270" w14:textId="77777777" w:rsidR="007F484E" w:rsidRPr="0067168C" w:rsidRDefault="007F484E" w:rsidP="007F484E"/>
    <w:p w14:paraId="69158A90" w14:textId="4A2AC445" w:rsidR="00736629" w:rsidRPr="0067168C" w:rsidRDefault="0021032E" w:rsidP="007F484E">
      <w:r w:rsidRPr="0067168C">
        <w:t>4</w:t>
      </w:r>
      <w:r w:rsidR="00736629" w:rsidRPr="0067168C">
        <w:t>.5</w:t>
      </w:r>
      <w:r w:rsidRPr="0067168C">
        <w:t>.</w:t>
      </w:r>
      <w:r w:rsidR="00BB60A9" w:rsidRPr="0067168C">
        <w:t xml:space="preserve"> </w:t>
      </w:r>
      <w:r w:rsidR="00736629" w:rsidRPr="0067168C">
        <w:t xml:space="preserve">Mix well by </w:t>
      </w:r>
      <w:proofErr w:type="spellStart"/>
      <w:r w:rsidR="00736629" w:rsidRPr="0067168C">
        <w:t>vortexing</w:t>
      </w:r>
      <w:proofErr w:type="spellEnd"/>
      <w:r w:rsidR="00736629" w:rsidRPr="0067168C">
        <w:t xml:space="preserve"> for 20 s.</w:t>
      </w:r>
    </w:p>
    <w:p w14:paraId="317946DB" w14:textId="77777777" w:rsidR="007F484E" w:rsidRPr="0067168C" w:rsidRDefault="007F484E" w:rsidP="007F484E"/>
    <w:p w14:paraId="7A71964B" w14:textId="5F159DAE" w:rsidR="00736629" w:rsidRPr="0067168C" w:rsidRDefault="0021032E" w:rsidP="007F484E">
      <w:pPr>
        <w:rPr>
          <w:lang w:val="en-GB"/>
        </w:rPr>
      </w:pPr>
      <w:r w:rsidRPr="0067168C">
        <w:t>4</w:t>
      </w:r>
      <w:r w:rsidR="00736629" w:rsidRPr="0067168C">
        <w:t>.6</w:t>
      </w:r>
      <w:r w:rsidRPr="0067168C">
        <w:t>.</w:t>
      </w:r>
      <w:r w:rsidR="00BB60A9" w:rsidRPr="0067168C">
        <w:t xml:space="preserve"> </w:t>
      </w:r>
      <w:r w:rsidR="00736629" w:rsidRPr="0067168C">
        <w:rPr>
          <w:lang w:val="en-GB"/>
        </w:rPr>
        <w:t>Incubate at 6</w:t>
      </w:r>
      <w:r w:rsidR="00736629" w:rsidRPr="0067168C">
        <w:t>5</w:t>
      </w:r>
      <w:r w:rsidR="00317139" w:rsidRPr="0067168C">
        <w:t xml:space="preserve"> </w:t>
      </w:r>
      <w:r w:rsidR="00736629" w:rsidRPr="0067168C">
        <w:rPr>
          <w:lang w:val="en-GB"/>
        </w:rPr>
        <w:t xml:space="preserve">°C for 10 min. Every </w:t>
      </w:r>
      <w:r w:rsidR="0064769B" w:rsidRPr="0067168C">
        <w:rPr>
          <w:lang w:val="en-GB"/>
        </w:rPr>
        <w:t>2 min</w:t>
      </w:r>
      <w:r w:rsidR="00736629" w:rsidRPr="0067168C">
        <w:t xml:space="preserve">, gently </w:t>
      </w:r>
      <w:r w:rsidR="00736629" w:rsidRPr="0067168C">
        <w:rPr>
          <w:lang w:val="en-GB"/>
        </w:rPr>
        <w:t>open and close the tube to release the pressure and flip the tube 2-3</w:t>
      </w:r>
      <w:r w:rsidR="00736629" w:rsidRPr="0067168C">
        <w:t xml:space="preserve"> times </w:t>
      </w:r>
      <w:r w:rsidR="00736629" w:rsidRPr="0067168C">
        <w:rPr>
          <w:lang w:val="en-GB"/>
        </w:rPr>
        <w:t>to mix the phases</w:t>
      </w:r>
      <w:r w:rsidR="00736629" w:rsidRPr="0067168C">
        <w:t>.</w:t>
      </w:r>
    </w:p>
    <w:p w14:paraId="14A013A2" w14:textId="77777777" w:rsidR="007F484E" w:rsidRPr="0067168C" w:rsidRDefault="007F484E" w:rsidP="007F484E"/>
    <w:p w14:paraId="729FAF3B" w14:textId="522A82E5" w:rsidR="00736629" w:rsidRPr="0067168C" w:rsidRDefault="0021032E" w:rsidP="007F484E">
      <w:pPr>
        <w:rPr>
          <w:lang w:val="en-GB"/>
        </w:rPr>
      </w:pPr>
      <w:r w:rsidRPr="0067168C">
        <w:t>4</w:t>
      </w:r>
      <w:r w:rsidR="00736629" w:rsidRPr="0067168C">
        <w:t>.7</w:t>
      </w:r>
      <w:r w:rsidRPr="0067168C">
        <w:t>.</w:t>
      </w:r>
      <w:r w:rsidR="00BB60A9" w:rsidRPr="0067168C">
        <w:t xml:space="preserve"> </w:t>
      </w:r>
      <w:r w:rsidR="00736629" w:rsidRPr="0067168C">
        <w:t>Transfer the tubes</w:t>
      </w:r>
      <w:r w:rsidR="00736629" w:rsidRPr="0067168C">
        <w:rPr>
          <w:lang w:val="en-GB"/>
        </w:rPr>
        <w:t xml:space="preserve"> </w:t>
      </w:r>
      <w:r w:rsidR="00736629" w:rsidRPr="0067168C">
        <w:t>to</w:t>
      </w:r>
      <w:r w:rsidR="00736629" w:rsidRPr="0067168C">
        <w:rPr>
          <w:lang w:val="en-GB"/>
        </w:rPr>
        <w:t xml:space="preserve"> -80</w:t>
      </w:r>
      <w:r w:rsidR="0031713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°C </w:t>
      </w:r>
      <w:r w:rsidR="00736629" w:rsidRPr="0067168C">
        <w:t xml:space="preserve">and incubate </w:t>
      </w:r>
      <w:r w:rsidR="00736629" w:rsidRPr="0067168C">
        <w:rPr>
          <w:lang w:val="en-GB"/>
        </w:rPr>
        <w:t>for 10 min.</w:t>
      </w:r>
    </w:p>
    <w:p w14:paraId="5C1DD9AF" w14:textId="77777777" w:rsidR="007F484E" w:rsidRPr="0067168C" w:rsidRDefault="007F484E" w:rsidP="007F484E"/>
    <w:p w14:paraId="73127187" w14:textId="110DB582" w:rsidR="00736629" w:rsidRPr="0067168C" w:rsidRDefault="0021032E" w:rsidP="007F484E">
      <w:pPr>
        <w:rPr>
          <w:lang w:val="en-GB"/>
        </w:rPr>
      </w:pPr>
      <w:r w:rsidRPr="0067168C">
        <w:t>4</w:t>
      </w:r>
      <w:r w:rsidR="00736629" w:rsidRPr="0067168C">
        <w:t>.8</w:t>
      </w:r>
      <w:r w:rsidRPr="0067168C">
        <w:t>.</w:t>
      </w:r>
      <w:r w:rsidR="00BB60A9" w:rsidRPr="0067168C">
        <w:t xml:space="preserve"> </w:t>
      </w:r>
      <w:r w:rsidR="00736629" w:rsidRPr="0067168C">
        <w:rPr>
          <w:lang w:val="en-GB"/>
        </w:rPr>
        <w:t xml:space="preserve">Defrost the tubes </w:t>
      </w:r>
      <w:r w:rsidR="00736629" w:rsidRPr="0067168C">
        <w:t>on the bench</w:t>
      </w:r>
      <w:r w:rsidR="00736629" w:rsidRPr="0067168C">
        <w:rPr>
          <w:lang w:val="en-GB"/>
        </w:rPr>
        <w:t xml:space="preserve"> and centrifuge at 20</w:t>
      </w:r>
      <w:r w:rsidR="0064769B" w:rsidRPr="0067168C">
        <w:rPr>
          <w:lang w:val="en-GB"/>
        </w:rPr>
        <w:t>,</w:t>
      </w:r>
      <w:r w:rsidR="00660A60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000 </w:t>
      </w:r>
      <w:r w:rsidR="00736629" w:rsidRPr="0067168C">
        <w:rPr>
          <w:i/>
          <w:lang w:val="en-GB"/>
        </w:rPr>
        <w:t>x g</w:t>
      </w:r>
      <w:r w:rsidR="00736629" w:rsidRPr="0067168C">
        <w:rPr>
          <w:lang w:val="en-GB"/>
        </w:rPr>
        <w:t>, for 5</w:t>
      </w:r>
      <w:r w:rsidR="00736629" w:rsidRPr="0067168C">
        <w:t xml:space="preserve"> </w:t>
      </w:r>
      <w:r w:rsidR="00736629" w:rsidRPr="0067168C">
        <w:rPr>
          <w:lang w:val="en-GB"/>
        </w:rPr>
        <w:t>min at room temperature.</w:t>
      </w:r>
    </w:p>
    <w:p w14:paraId="0034F262" w14:textId="77777777" w:rsidR="007F484E" w:rsidRPr="0067168C" w:rsidRDefault="007F484E" w:rsidP="007F484E"/>
    <w:p w14:paraId="259A3511" w14:textId="2B8859A6" w:rsidR="00736629" w:rsidRPr="0067168C" w:rsidRDefault="0021032E" w:rsidP="007F484E">
      <w:pPr>
        <w:rPr>
          <w:lang w:val="en-GB"/>
        </w:rPr>
      </w:pPr>
      <w:r w:rsidRPr="0067168C">
        <w:t>4</w:t>
      </w:r>
      <w:r w:rsidR="00736629" w:rsidRPr="0067168C">
        <w:t>.9</w:t>
      </w:r>
      <w:r w:rsidRPr="0067168C">
        <w:t>.</w:t>
      </w:r>
      <w:r w:rsidR="00BB60A9" w:rsidRPr="0067168C">
        <w:t xml:space="preserve"> </w:t>
      </w:r>
      <w:r w:rsidR="00736629" w:rsidRPr="0067168C">
        <w:rPr>
          <w:lang w:val="en-GB"/>
        </w:rPr>
        <w:t xml:space="preserve">Transfer the upper phase to a new tube </w:t>
      </w:r>
      <w:r w:rsidR="00736629" w:rsidRPr="0067168C">
        <w:t xml:space="preserve">containing </w:t>
      </w:r>
      <w:r w:rsidR="00736629" w:rsidRPr="0067168C">
        <w:rPr>
          <w:lang w:val="en-GB"/>
        </w:rPr>
        <w:t xml:space="preserve">40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 xml:space="preserve">L </w:t>
      </w:r>
      <w:r w:rsidR="00736629" w:rsidRPr="0067168C">
        <w:rPr>
          <w:lang w:val="en-GB"/>
        </w:rPr>
        <w:t xml:space="preserve">acid </w:t>
      </w:r>
      <w:proofErr w:type="spellStart"/>
      <w:proofErr w:type="gramStart"/>
      <w:r w:rsidR="00736629" w:rsidRPr="0067168C">
        <w:rPr>
          <w:lang w:val="en-GB"/>
        </w:rPr>
        <w:t>phenol:chloro</w:t>
      </w:r>
      <w:r w:rsidR="00C65656" w:rsidRPr="0067168C">
        <w:rPr>
          <w:lang w:val="en-GB"/>
        </w:rPr>
        <w:t>f</w:t>
      </w:r>
      <w:r w:rsidR="00736629" w:rsidRPr="0067168C">
        <w:rPr>
          <w:lang w:val="en-GB"/>
        </w:rPr>
        <w:t>orm</w:t>
      </w:r>
      <w:proofErr w:type="gramEnd"/>
      <w:r w:rsidR="00736629" w:rsidRPr="0067168C">
        <w:rPr>
          <w:lang w:val="en-GB"/>
        </w:rPr>
        <w:t>:isoamyl</w:t>
      </w:r>
      <w:proofErr w:type="spellEnd"/>
      <w:r w:rsidR="00736629" w:rsidRPr="0067168C">
        <w:rPr>
          <w:lang w:val="en-GB"/>
        </w:rPr>
        <w:t xml:space="preserve"> </w:t>
      </w:r>
      <w:r w:rsidR="00660A60" w:rsidRPr="0067168C">
        <w:rPr>
          <w:lang w:val="en-GB"/>
        </w:rPr>
        <w:t xml:space="preserve">alcohol </w:t>
      </w:r>
      <w:r w:rsidR="00736629" w:rsidRPr="0067168C">
        <w:rPr>
          <w:lang w:val="en-GB"/>
        </w:rPr>
        <w:t>(25:24:1)</w:t>
      </w:r>
      <w:r w:rsidR="00660A60" w:rsidRPr="0067168C">
        <w:rPr>
          <w:lang w:val="en-GB"/>
        </w:rPr>
        <w:t>. D</w:t>
      </w:r>
      <w:r w:rsidR="00736629" w:rsidRPr="0067168C">
        <w:rPr>
          <w:lang w:val="en-GB"/>
        </w:rPr>
        <w:t>o not disrupt the interphase</w:t>
      </w:r>
      <w:r w:rsidR="00736629" w:rsidRPr="0067168C">
        <w:t>.</w:t>
      </w:r>
    </w:p>
    <w:p w14:paraId="0A434AFC" w14:textId="77777777" w:rsidR="007F484E" w:rsidRPr="0067168C" w:rsidRDefault="007F484E" w:rsidP="007F484E">
      <w:pPr>
        <w:rPr>
          <w:lang w:val="en-GB"/>
        </w:rPr>
      </w:pPr>
    </w:p>
    <w:p w14:paraId="27F28BBE" w14:textId="3CAC89D4" w:rsidR="00736629" w:rsidRPr="0067168C" w:rsidRDefault="00736629" w:rsidP="007F484E">
      <w:pPr>
        <w:rPr>
          <w:lang w:val="en-GB"/>
        </w:rPr>
      </w:pPr>
      <w:r w:rsidRPr="0067168C">
        <w:rPr>
          <w:lang w:val="en-GB"/>
        </w:rPr>
        <w:t>CAUTION: Chloroform is toxic and should be handled under a fume hood. Always wear a lab coat, protective gloves</w:t>
      </w:r>
      <w:r w:rsidR="00E26DE4" w:rsidRPr="0067168C">
        <w:rPr>
          <w:lang w:val="en-GB"/>
        </w:rPr>
        <w:t>,</w:t>
      </w:r>
      <w:r w:rsidRPr="0067168C">
        <w:rPr>
          <w:lang w:val="en-GB"/>
        </w:rPr>
        <w:t xml:space="preserve"> and glasses when working with chloroform.</w:t>
      </w:r>
      <w:r w:rsidR="00E26DE4" w:rsidRPr="0067168C">
        <w:rPr>
          <w:lang w:val="en-GB"/>
        </w:rPr>
        <w:t xml:space="preserve"> </w:t>
      </w:r>
      <w:r w:rsidRPr="0067168C">
        <w:rPr>
          <w:lang w:val="en-GB"/>
        </w:rPr>
        <w:t>Dispose</w:t>
      </w:r>
      <w:r w:rsidR="00E26DE4" w:rsidRPr="0067168C">
        <w:rPr>
          <w:lang w:val="en-GB"/>
        </w:rPr>
        <w:t xml:space="preserve"> of the</w:t>
      </w:r>
      <w:r w:rsidRPr="0067168C">
        <w:rPr>
          <w:lang w:val="en-GB"/>
        </w:rPr>
        <w:t xml:space="preserve"> waste according to institutional regulations.</w:t>
      </w:r>
    </w:p>
    <w:p w14:paraId="5652564F" w14:textId="77777777" w:rsidR="007F484E" w:rsidRPr="0067168C" w:rsidRDefault="007F484E" w:rsidP="002A139C">
      <w:pPr>
        <w:rPr>
          <w:lang w:val="en-GB"/>
        </w:rPr>
      </w:pPr>
    </w:p>
    <w:p w14:paraId="633B6661" w14:textId="017904AC" w:rsidR="00CB4BAE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0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Mix well by </w:t>
      </w:r>
      <w:proofErr w:type="spellStart"/>
      <w:r w:rsidR="00736629" w:rsidRPr="0067168C">
        <w:rPr>
          <w:lang w:val="en-GB"/>
        </w:rPr>
        <w:t>vortexing</w:t>
      </w:r>
      <w:proofErr w:type="spellEnd"/>
      <w:r w:rsidR="00736629" w:rsidRPr="0067168C">
        <w:rPr>
          <w:lang w:val="en-GB"/>
        </w:rPr>
        <w:t xml:space="preserve"> for 30 s and centrifuge at 20</w:t>
      </w:r>
      <w:r w:rsidR="0064769B" w:rsidRPr="0067168C">
        <w:rPr>
          <w:lang w:val="en-GB"/>
        </w:rPr>
        <w:t xml:space="preserve">, </w:t>
      </w:r>
      <w:r w:rsidR="00736629" w:rsidRPr="0067168C">
        <w:rPr>
          <w:lang w:val="en-GB"/>
        </w:rPr>
        <w:t xml:space="preserve">000 </w:t>
      </w:r>
      <w:r w:rsidR="00736629" w:rsidRPr="0067168C">
        <w:rPr>
          <w:i/>
          <w:lang w:val="en-GB"/>
        </w:rPr>
        <w:t>x g</w:t>
      </w:r>
      <w:r w:rsidR="00736629" w:rsidRPr="0067168C">
        <w:rPr>
          <w:lang w:val="en-GB"/>
        </w:rPr>
        <w:t xml:space="preserve"> for 10 min at room temperature.</w:t>
      </w:r>
    </w:p>
    <w:p w14:paraId="62750022" w14:textId="77777777" w:rsidR="00CB4BAE" w:rsidRPr="0067168C" w:rsidRDefault="00CB4BAE" w:rsidP="002A139C">
      <w:pPr>
        <w:rPr>
          <w:lang w:val="en-GB"/>
        </w:rPr>
      </w:pPr>
    </w:p>
    <w:p w14:paraId="3C8512D0" w14:textId="7D5CEEC2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1</w:t>
      </w:r>
      <w:r w:rsidR="00BB60A9" w:rsidRPr="0067168C">
        <w:rPr>
          <w:lang w:val="en-GB"/>
        </w:rPr>
        <w:t xml:space="preserve">. </w:t>
      </w:r>
      <w:r w:rsidR="00736629" w:rsidRPr="0067168C">
        <w:rPr>
          <w:lang w:val="en-GB"/>
        </w:rPr>
        <w:t xml:space="preserve">Transfer the upper phase (~40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>L</w:t>
      </w:r>
      <w:r w:rsidR="00736629" w:rsidRPr="0067168C">
        <w:rPr>
          <w:lang w:val="en-GB"/>
        </w:rPr>
        <w:t xml:space="preserve">) to a new tube containing 40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 xml:space="preserve">L </w:t>
      </w:r>
      <w:r w:rsidR="00736629" w:rsidRPr="0067168C">
        <w:rPr>
          <w:lang w:val="en-GB"/>
        </w:rPr>
        <w:t>chloro</w:t>
      </w:r>
      <w:r w:rsidR="00C65656" w:rsidRPr="0067168C">
        <w:rPr>
          <w:lang w:val="en-GB"/>
        </w:rPr>
        <w:t>f</w:t>
      </w:r>
      <w:r w:rsidR="00736629" w:rsidRPr="0067168C">
        <w:rPr>
          <w:lang w:val="en-GB"/>
        </w:rPr>
        <w:t>orm.</w:t>
      </w:r>
    </w:p>
    <w:p w14:paraId="52A04D8F" w14:textId="77777777" w:rsidR="007F484E" w:rsidRPr="0067168C" w:rsidRDefault="007F484E" w:rsidP="002A139C">
      <w:pPr>
        <w:rPr>
          <w:lang w:val="en-GB"/>
        </w:rPr>
      </w:pPr>
    </w:p>
    <w:p w14:paraId="582F94DF" w14:textId="40BEB7CB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2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Mix well by </w:t>
      </w:r>
      <w:proofErr w:type="spellStart"/>
      <w:r w:rsidR="00736629" w:rsidRPr="0067168C">
        <w:rPr>
          <w:lang w:val="en-GB"/>
        </w:rPr>
        <w:t>vortexing</w:t>
      </w:r>
      <w:proofErr w:type="spellEnd"/>
      <w:r w:rsidR="00736629" w:rsidRPr="0067168C">
        <w:rPr>
          <w:lang w:val="en-GB"/>
        </w:rPr>
        <w:t xml:space="preserve"> for 30</w:t>
      </w:r>
      <w:r w:rsidR="00D628C5" w:rsidRPr="0067168C">
        <w:rPr>
          <w:lang w:val="en-GB"/>
        </w:rPr>
        <w:t xml:space="preserve"> </w:t>
      </w:r>
      <w:r w:rsidR="00736629" w:rsidRPr="0067168C">
        <w:rPr>
          <w:lang w:val="en-GB"/>
        </w:rPr>
        <w:t>s and centrifuge at 20</w:t>
      </w:r>
      <w:r w:rsidR="0064769B" w:rsidRPr="0067168C">
        <w:rPr>
          <w:lang w:val="en-GB"/>
        </w:rPr>
        <w:t>,</w:t>
      </w:r>
      <w:r w:rsidR="00736629" w:rsidRPr="0067168C">
        <w:rPr>
          <w:lang w:val="en-GB"/>
        </w:rPr>
        <w:t xml:space="preserve">000 </w:t>
      </w:r>
      <w:r w:rsidR="00736629" w:rsidRPr="0067168C">
        <w:rPr>
          <w:i/>
          <w:lang w:val="en-GB"/>
        </w:rPr>
        <w:t>x g</w:t>
      </w:r>
      <w:r w:rsidR="00736629" w:rsidRPr="0067168C">
        <w:rPr>
          <w:lang w:val="en-GB"/>
        </w:rPr>
        <w:t xml:space="preserve"> for 5 min at room temperature.</w:t>
      </w:r>
    </w:p>
    <w:p w14:paraId="6ACC4F03" w14:textId="77777777" w:rsidR="007F484E" w:rsidRPr="0067168C" w:rsidRDefault="007F484E" w:rsidP="002A139C">
      <w:pPr>
        <w:rPr>
          <w:lang w:val="en-GB"/>
        </w:rPr>
      </w:pPr>
    </w:p>
    <w:p w14:paraId="346F0AA6" w14:textId="25B83A92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3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Transfer the upper phase (~300-35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>L</w:t>
      </w:r>
      <w:r w:rsidR="00736629" w:rsidRPr="0067168C">
        <w:rPr>
          <w:lang w:val="en-GB"/>
        </w:rPr>
        <w:t>) to a new tube containing 1 m</w:t>
      </w:r>
      <w:r w:rsidR="0064769B" w:rsidRPr="0067168C">
        <w:rPr>
          <w:lang w:val="en-GB"/>
        </w:rPr>
        <w:t>L</w:t>
      </w:r>
      <w:r w:rsidR="00736629" w:rsidRPr="0067168C">
        <w:rPr>
          <w:lang w:val="en-GB"/>
        </w:rPr>
        <w:t xml:space="preserve"> of EtOH and 4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>L</w:t>
      </w:r>
      <w:r w:rsidR="00736629" w:rsidRPr="0067168C" w:rsidDel="00657DB8">
        <w:rPr>
          <w:lang w:val="en-GB"/>
        </w:rPr>
        <w:t xml:space="preserve"> </w:t>
      </w:r>
      <w:r w:rsidR="00736629" w:rsidRPr="0067168C">
        <w:rPr>
          <w:lang w:val="en-GB"/>
        </w:rPr>
        <w:t>of 7.5</w:t>
      </w:r>
      <w:r w:rsidR="0064769B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M </w:t>
      </w:r>
      <w:r w:rsidR="00093467" w:rsidRPr="0067168C">
        <w:rPr>
          <w:lang w:val="en-GB"/>
        </w:rPr>
        <w:t>ammonium acetate (</w:t>
      </w:r>
      <w:r w:rsidR="00736629" w:rsidRPr="0067168C">
        <w:rPr>
          <w:lang w:val="en-GB"/>
        </w:rPr>
        <w:t>NH</w:t>
      </w:r>
      <w:r w:rsidR="00736629" w:rsidRPr="0067168C">
        <w:rPr>
          <w:vertAlign w:val="subscript"/>
          <w:lang w:val="en-GB"/>
        </w:rPr>
        <w:t>4</w:t>
      </w:r>
      <w:r w:rsidR="00736629" w:rsidRPr="0067168C">
        <w:rPr>
          <w:lang w:val="en-GB"/>
        </w:rPr>
        <w:t>AC</w:t>
      </w:r>
      <w:r w:rsidR="00093467" w:rsidRPr="0067168C">
        <w:rPr>
          <w:lang w:val="en-GB"/>
        </w:rPr>
        <w:t>)</w:t>
      </w:r>
      <w:r w:rsidR="00736629" w:rsidRPr="0067168C">
        <w:rPr>
          <w:lang w:val="en-GB"/>
        </w:rPr>
        <w:t>. Mix by flipping the tube a few times.</w:t>
      </w:r>
    </w:p>
    <w:p w14:paraId="3B002279" w14:textId="77777777" w:rsidR="007F484E" w:rsidRPr="0067168C" w:rsidRDefault="007F484E" w:rsidP="002A139C">
      <w:pPr>
        <w:rPr>
          <w:lang w:val="en-GB"/>
        </w:rPr>
      </w:pPr>
    </w:p>
    <w:p w14:paraId="22F861C4" w14:textId="6A863D4F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4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Incubate at -80</w:t>
      </w:r>
      <w:r w:rsidR="002A0A8E" w:rsidRPr="0067168C">
        <w:rPr>
          <w:lang w:val="en-GB"/>
        </w:rPr>
        <w:t xml:space="preserve"> </w:t>
      </w:r>
      <w:r w:rsidR="00736629" w:rsidRPr="0067168C">
        <w:rPr>
          <w:lang w:val="en-GB"/>
        </w:rPr>
        <w:t>°C for 2 h or overnight at -20</w:t>
      </w:r>
      <w:r w:rsidR="002A0A8E" w:rsidRPr="0067168C">
        <w:rPr>
          <w:lang w:val="en-GB"/>
        </w:rPr>
        <w:t xml:space="preserve"> </w:t>
      </w:r>
      <w:r w:rsidR="00736629" w:rsidRPr="0067168C">
        <w:rPr>
          <w:lang w:val="en-GB"/>
        </w:rPr>
        <w:t>°C.</w:t>
      </w:r>
    </w:p>
    <w:p w14:paraId="24403351" w14:textId="77777777" w:rsidR="00CB4BAE" w:rsidRPr="0067168C" w:rsidRDefault="00CB4BAE" w:rsidP="002A139C">
      <w:pPr>
        <w:rPr>
          <w:lang w:val="en-GB"/>
        </w:rPr>
      </w:pPr>
    </w:p>
    <w:p w14:paraId="2DCB5F6A" w14:textId="62B267C6" w:rsidR="00736629" w:rsidRPr="0067168C" w:rsidRDefault="0064769B" w:rsidP="002A139C">
      <w:pPr>
        <w:rPr>
          <w:lang w:val="en-GB"/>
        </w:rPr>
      </w:pPr>
      <w:r w:rsidRPr="0067168C">
        <w:rPr>
          <w:lang w:val="en-GB"/>
        </w:rPr>
        <w:t xml:space="preserve">NOTE: </w:t>
      </w:r>
      <w:r w:rsidR="00736629" w:rsidRPr="0067168C">
        <w:rPr>
          <w:lang w:val="en-GB"/>
        </w:rPr>
        <w:t>The procedure can be paused here.</w:t>
      </w:r>
    </w:p>
    <w:p w14:paraId="0F374384" w14:textId="77777777" w:rsidR="007F484E" w:rsidRPr="0067168C" w:rsidRDefault="007F484E" w:rsidP="002A139C">
      <w:pPr>
        <w:rPr>
          <w:lang w:val="en-GB"/>
        </w:rPr>
      </w:pPr>
    </w:p>
    <w:p w14:paraId="6E183CB9" w14:textId="65914DC9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</w:t>
      </w:r>
      <w:r w:rsidR="002A0A8E" w:rsidRPr="0067168C">
        <w:rPr>
          <w:lang w:val="en-GB"/>
        </w:rPr>
        <w:t>5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Centrifuge at 20</w:t>
      </w:r>
      <w:r w:rsidR="0064769B" w:rsidRPr="0067168C">
        <w:rPr>
          <w:lang w:val="en-GB"/>
        </w:rPr>
        <w:t xml:space="preserve">, </w:t>
      </w:r>
      <w:r w:rsidR="00736629" w:rsidRPr="0067168C">
        <w:rPr>
          <w:lang w:val="en-GB"/>
        </w:rPr>
        <w:t xml:space="preserve">000 </w:t>
      </w:r>
      <w:r w:rsidR="00736629" w:rsidRPr="0067168C">
        <w:rPr>
          <w:i/>
          <w:lang w:val="en-GB"/>
        </w:rPr>
        <w:t>x g</w:t>
      </w:r>
      <w:r w:rsidR="00736629" w:rsidRPr="0067168C">
        <w:rPr>
          <w:lang w:val="en-GB"/>
        </w:rPr>
        <w:t>, for 10 min at 4</w:t>
      </w:r>
      <w:r w:rsidR="00DE100E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°C. A small, white RNA pellet </w:t>
      </w:r>
      <w:r w:rsidR="00660A60" w:rsidRPr="0067168C">
        <w:rPr>
          <w:lang w:val="en-GB"/>
        </w:rPr>
        <w:t>will</w:t>
      </w:r>
      <w:r w:rsidR="00736629" w:rsidRPr="0067168C">
        <w:rPr>
          <w:lang w:val="en-GB"/>
        </w:rPr>
        <w:t xml:space="preserve"> become visible on the bottom of the tube.</w:t>
      </w:r>
    </w:p>
    <w:p w14:paraId="5625E456" w14:textId="77777777" w:rsidR="007F484E" w:rsidRPr="0067168C" w:rsidRDefault="007F484E" w:rsidP="002A139C">
      <w:pPr>
        <w:rPr>
          <w:lang w:val="en-GB"/>
        </w:rPr>
      </w:pPr>
    </w:p>
    <w:p w14:paraId="32DE6F88" w14:textId="26DF60E0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</w:t>
      </w:r>
      <w:r w:rsidR="002A0A8E" w:rsidRPr="0067168C">
        <w:rPr>
          <w:lang w:val="en-GB"/>
        </w:rPr>
        <w:t>6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Remove EtOH by pipetting to avoid disturbing the pellet.</w:t>
      </w:r>
    </w:p>
    <w:p w14:paraId="06B598BA" w14:textId="77777777" w:rsidR="007F484E" w:rsidRPr="0067168C" w:rsidRDefault="007F484E" w:rsidP="002A139C">
      <w:pPr>
        <w:rPr>
          <w:lang w:val="en-GB"/>
        </w:rPr>
      </w:pPr>
    </w:p>
    <w:p w14:paraId="1A6984A8" w14:textId="0CB9F422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</w:t>
      </w:r>
      <w:r w:rsidR="002A0A8E" w:rsidRPr="0067168C">
        <w:rPr>
          <w:lang w:val="en-GB"/>
        </w:rPr>
        <w:t>7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Add 1 m</w:t>
      </w:r>
      <w:r w:rsidR="0064769B" w:rsidRPr="0067168C">
        <w:rPr>
          <w:lang w:val="en-GB"/>
        </w:rPr>
        <w:t>L</w:t>
      </w:r>
      <w:r w:rsidR="00736629" w:rsidRPr="0067168C">
        <w:rPr>
          <w:lang w:val="en-GB"/>
        </w:rPr>
        <w:t xml:space="preserve"> of 70% EtOH and centrifuge at 20</w:t>
      </w:r>
      <w:r w:rsidR="0064769B" w:rsidRPr="0067168C">
        <w:rPr>
          <w:lang w:val="en-GB"/>
        </w:rPr>
        <w:t xml:space="preserve">, </w:t>
      </w:r>
      <w:r w:rsidR="00736629" w:rsidRPr="0067168C">
        <w:rPr>
          <w:lang w:val="en-GB"/>
        </w:rPr>
        <w:t xml:space="preserve">000 </w:t>
      </w:r>
      <w:r w:rsidR="00736629" w:rsidRPr="0067168C">
        <w:rPr>
          <w:i/>
          <w:lang w:val="en-GB"/>
        </w:rPr>
        <w:t>x g</w:t>
      </w:r>
      <w:r w:rsidR="00736629" w:rsidRPr="0067168C">
        <w:rPr>
          <w:lang w:val="en-GB"/>
        </w:rPr>
        <w:t xml:space="preserve"> for 5 min at room temperature.</w:t>
      </w:r>
    </w:p>
    <w:p w14:paraId="7FB0D71B" w14:textId="77777777" w:rsidR="007F484E" w:rsidRPr="0067168C" w:rsidRDefault="007F484E" w:rsidP="002A139C">
      <w:pPr>
        <w:rPr>
          <w:lang w:val="en-GB"/>
        </w:rPr>
      </w:pPr>
    </w:p>
    <w:p w14:paraId="5D12E91C" w14:textId="34AFADB5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1</w:t>
      </w:r>
      <w:r w:rsidR="002A0A8E" w:rsidRPr="0067168C">
        <w:rPr>
          <w:lang w:val="en-GB"/>
        </w:rPr>
        <w:t>8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Remove 70% EtOH by pipetting.</w:t>
      </w:r>
    </w:p>
    <w:p w14:paraId="3E392836" w14:textId="77777777" w:rsidR="007F484E" w:rsidRPr="0067168C" w:rsidRDefault="007F484E" w:rsidP="002A139C">
      <w:pPr>
        <w:rPr>
          <w:lang w:val="en-GB"/>
        </w:rPr>
      </w:pPr>
    </w:p>
    <w:p w14:paraId="3985CD56" w14:textId="6515177B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</w:t>
      </w:r>
      <w:r w:rsidR="002A0A8E" w:rsidRPr="0067168C">
        <w:rPr>
          <w:lang w:val="en-GB"/>
        </w:rPr>
        <w:t>19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Centrifuge at </w:t>
      </w:r>
      <w:r w:rsidR="00DE100E" w:rsidRPr="0067168C">
        <w:rPr>
          <w:lang w:val="en-GB"/>
        </w:rPr>
        <w:t>20</w:t>
      </w:r>
      <w:r w:rsidR="0064769B" w:rsidRPr="0067168C">
        <w:rPr>
          <w:lang w:val="en-GB"/>
        </w:rPr>
        <w:t xml:space="preserve">, </w:t>
      </w:r>
      <w:r w:rsidR="00DE100E" w:rsidRPr="0067168C">
        <w:rPr>
          <w:lang w:val="en-GB"/>
        </w:rPr>
        <w:t xml:space="preserve">000 </w:t>
      </w:r>
      <w:r w:rsidR="00DE100E" w:rsidRPr="0067168C">
        <w:rPr>
          <w:i/>
          <w:lang w:val="en-GB"/>
        </w:rPr>
        <w:t>x g</w:t>
      </w:r>
      <w:r w:rsidR="00736629" w:rsidRPr="0067168C">
        <w:rPr>
          <w:lang w:val="en-GB"/>
        </w:rPr>
        <w:t xml:space="preserve"> for 15 s and </w:t>
      </w:r>
      <w:r w:rsidR="00660A60" w:rsidRPr="0067168C">
        <w:rPr>
          <w:lang w:val="en-GB"/>
        </w:rPr>
        <w:t>remove the</w:t>
      </w:r>
      <w:r w:rsidR="00736629" w:rsidRPr="0067168C">
        <w:rPr>
          <w:lang w:val="en-GB"/>
        </w:rPr>
        <w:t xml:space="preserve"> remaining EtOH with 2-20 </w:t>
      </w:r>
      <w:r w:rsidR="00736629" w:rsidRPr="0067168C">
        <w:rPr>
          <w:lang w:val="en-GB"/>
        </w:rPr>
        <w:sym w:font="Symbol" w:char="F06D"/>
      </w:r>
      <w:r w:rsidR="0064769B" w:rsidRPr="0067168C">
        <w:rPr>
          <w:lang w:val="en-GB"/>
        </w:rPr>
        <w:t>L</w:t>
      </w:r>
      <w:r w:rsidR="00736629" w:rsidRPr="0067168C" w:rsidDel="00657DB8">
        <w:rPr>
          <w:lang w:val="en-GB"/>
        </w:rPr>
        <w:t xml:space="preserve"> </w:t>
      </w:r>
      <w:r w:rsidR="00736629" w:rsidRPr="0067168C">
        <w:rPr>
          <w:lang w:val="en-GB"/>
        </w:rPr>
        <w:t>pipette.</w:t>
      </w:r>
    </w:p>
    <w:p w14:paraId="31C86DC5" w14:textId="77777777" w:rsidR="007F484E" w:rsidRPr="0067168C" w:rsidRDefault="007F484E" w:rsidP="002A139C">
      <w:pPr>
        <w:rPr>
          <w:lang w:val="en-GB"/>
        </w:rPr>
      </w:pPr>
    </w:p>
    <w:p w14:paraId="69F2C411" w14:textId="195ECB9E" w:rsidR="00F050C0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2</w:t>
      </w:r>
      <w:r w:rsidR="002A0A8E" w:rsidRPr="0067168C">
        <w:rPr>
          <w:lang w:val="en-GB"/>
        </w:rPr>
        <w:t>0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Leave the tube open on the bench for 5 min to dry the RNA pellet.</w:t>
      </w:r>
      <w:r w:rsidR="00923BE7" w:rsidRPr="0067168C">
        <w:rPr>
          <w:lang w:val="en-GB"/>
        </w:rPr>
        <w:t xml:space="preserve"> </w:t>
      </w:r>
    </w:p>
    <w:p w14:paraId="650718D7" w14:textId="77777777" w:rsidR="00F050C0" w:rsidRPr="0067168C" w:rsidRDefault="00F050C0" w:rsidP="002A139C">
      <w:pPr>
        <w:rPr>
          <w:lang w:val="en-GB"/>
        </w:rPr>
      </w:pPr>
    </w:p>
    <w:p w14:paraId="5D2320E0" w14:textId="2C19AF98" w:rsidR="00736629" w:rsidRPr="0067168C" w:rsidRDefault="00F050C0" w:rsidP="002A139C">
      <w:pPr>
        <w:rPr>
          <w:lang w:val="en-GB"/>
        </w:rPr>
      </w:pPr>
      <w:r w:rsidRPr="0067168C">
        <w:rPr>
          <w:lang w:val="en-GB"/>
        </w:rPr>
        <w:t>N</w:t>
      </w:r>
      <w:r w:rsidR="007B22E4" w:rsidRPr="0067168C">
        <w:rPr>
          <w:lang w:val="en-GB"/>
        </w:rPr>
        <w:t>OTE</w:t>
      </w:r>
      <w:r w:rsidRPr="0067168C">
        <w:rPr>
          <w:lang w:val="en-GB"/>
        </w:rPr>
        <w:t xml:space="preserve">: </w:t>
      </w:r>
      <w:r w:rsidR="00D82660" w:rsidRPr="0067168C">
        <w:rPr>
          <w:lang w:val="en-GB"/>
        </w:rPr>
        <w:t xml:space="preserve">RNA pellet changes its </w:t>
      </w:r>
      <w:proofErr w:type="spellStart"/>
      <w:r w:rsidR="00D82660" w:rsidRPr="0067168C">
        <w:rPr>
          <w:lang w:val="en-GB"/>
        </w:rPr>
        <w:t>color</w:t>
      </w:r>
      <w:proofErr w:type="spellEnd"/>
      <w:r w:rsidR="00D82660" w:rsidRPr="0067168C">
        <w:rPr>
          <w:lang w:val="en-GB"/>
        </w:rPr>
        <w:t xml:space="preserve"> from white to transparent when dry</w:t>
      </w:r>
      <w:r w:rsidR="00923BE7" w:rsidRPr="0067168C">
        <w:rPr>
          <w:lang w:val="en-GB"/>
        </w:rPr>
        <w:t>.</w:t>
      </w:r>
    </w:p>
    <w:p w14:paraId="7127E359" w14:textId="77777777" w:rsidR="007F484E" w:rsidRPr="0067168C" w:rsidRDefault="007F484E" w:rsidP="002A139C">
      <w:pPr>
        <w:rPr>
          <w:lang w:val="en-GB"/>
        </w:rPr>
      </w:pPr>
    </w:p>
    <w:p w14:paraId="503B754E" w14:textId="592A202E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4</w:t>
      </w:r>
      <w:r w:rsidR="00736629" w:rsidRPr="0067168C">
        <w:rPr>
          <w:highlight w:val="yellow"/>
          <w:lang w:val="en-GB"/>
        </w:rPr>
        <w:t>.2</w:t>
      </w:r>
      <w:r w:rsidR="002A0A8E" w:rsidRPr="0067168C">
        <w:rPr>
          <w:highlight w:val="yellow"/>
          <w:lang w:val="en-GB"/>
        </w:rPr>
        <w:t>1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Resuspend the RNA pellet in 30 </w:t>
      </w:r>
      <w:r w:rsidR="00736629" w:rsidRPr="0067168C">
        <w:rPr>
          <w:highlight w:val="yellow"/>
          <w:lang w:val="en-GB"/>
        </w:rPr>
        <w:sym w:font="Symbol" w:char="F06D"/>
      </w:r>
      <w:r w:rsidR="0064769B" w:rsidRPr="0067168C">
        <w:rPr>
          <w:highlight w:val="yellow"/>
          <w:lang w:val="en-GB"/>
        </w:rPr>
        <w:t>L</w:t>
      </w:r>
      <w:r w:rsidR="00736629" w:rsidRPr="0067168C" w:rsidDel="00657DB8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of RNase/DNase</w:t>
      </w:r>
      <w:r w:rsidR="00D628C5" w:rsidRPr="0067168C">
        <w:rPr>
          <w:highlight w:val="yellow"/>
          <w:lang w:val="en-GB"/>
        </w:rPr>
        <w:t>-</w:t>
      </w:r>
      <w:r w:rsidR="00736629" w:rsidRPr="0067168C">
        <w:rPr>
          <w:highlight w:val="yellow"/>
          <w:lang w:val="en-GB"/>
        </w:rPr>
        <w:t>free H</w:t>
      </w:r>
      <w:r w:rsidR="00736629" w:rsidRPr="0067168C">
        <w:rPr>
          <w:highlight w:val="yellow"/>
          <w:vertAlign w:val="subscript"/>
          <w:lang w:val="en-GB"/>
        </w:rPr>
        <w:t>2</w:t>
      </w:r>
      <w:r w:rsidR="00736629" w:rsidRPr="0067168C">
        <w:rPr>
          <w:highlight w:val="yellow"/>
          <w:lang w:val="en-GB"/>
        </w:rPr>
        <w:t>O</w:t>
      </w:r>
      <w:r w:rsidR="0006559A" w:rsidRPr="0067168C">
        <w:rPr>
          <w:highlight w:val="yellow"/>
          <w:lang w:val="en-GB"/>
        </w:rPr>
        <w:t xml:space="preserve">, </w:t>
      </w:r>
      <w:r w:rsidR="00736629" w:rsidRPr="0067168C">
        <w:rPr>
          <w:highlight w:val="yellow"/>
          <w:lang w:val="en-GB"/>
        </w:rPr>
        <w:t>transfer the tube immediately on</w:t>
      </w:r>
      <w:r w:rsidR="000F2B7F" w:rsidRPr="0067168C">
        <w:rPr>
          <w:highlight w:val="yellow"/>
          <w:lang w:val="en-GB"/>
        </w:rPr>
        <w:t xml:space="preserve"> the</w:t>
      </w:r>
      <w:r w:rsidR="00736629" w:rsidRPr="0067168C">
        <w:rPr>
          <w:highlight w:val="yellow"/>
          <w:lang w:val="en-GB"/>
        </w:rPr>
        <w:t xml:space="preserve"> ice</w:t>
      </w:r>
      <w:r w:rsidR="0006559A" w:rsidRPr="0067168C">
        <w:rPr>
          <w:highlight w:val="yellow"/>
          <w:lang w:val="en-GB"/>
        </w:rPr>
        <w:t xml:space="preserve"> and m</w:t>
      </w:r>
      <w:r w:rsidR="00736629" w:rsidRPr="0067168C">
        <w:rPr>
          <w:highlight w:val="yellow"/>
          <w:lang w:val="en-GB"/>
        </w:rPr>
        <w:t>easure RNA concentration</w:t>
      </w:r>
      <w:r w:rsidR="00953504" w:rsidRPr="0067168C">
        <w:rPr>
          <w:highlight w:val="yellow"/>
          <w:lang w:val="en-GB"/>
        </w:rPr>
        <w:t xml:space="preserve"> on microspectrophotometer</w:t>
      </w:r>
      <w:r w:rsidR="00736629" w:rsidRPr="0067168C">
        <w:rPr>
          <w:lang w:val="en-GB"/>
        </w:rPr>
        <w:t>.</w:t>
      </w:r>
    </w:p>
    <w:p w14:paraId="02E92355" w14:textId="77777777" w:rsidR="007F484E" w:rsidRPr="0067168C" w:rsidRDefault="007F484E" w:rsidP="002A139C">
      <w:pPr>
        <w:rPr>
          <w:lang w:val="en-GB"/>
        </w:rPr>
      </w:pPr>
    </w:p>
    <w:p w14:paraId="5241DC81" w14:textId="5E6E05DD" w:rsidR="00D82660" w:rsidRPr="0067168C" w:rsidRDefault="0021032E" w:rsidP="002A139C">
      <w:pPr>
        <w:rPr>
          <w:lang w:val="en-GB"/>
        </w:rPr>
      </w:pPr>
      <w:r w:rsidRPr="0067168C">
        <w:rPr>
          <w:lang w:val="en-GB"/>
        </w:rPr>
        <w:t>4</w:t>
      </w:r>
      <w:r w:rsidR="00736629" w:rsidRPr="0067168C">
        <w:rPr>
          <w:lang w:val="en-GB"/>
        </w:rPr>
        <w:t>.2</w:t>
      </w:r>
      <w:r w:rsidR="0006559A" w:rsidRPr="0067168C">
        <w:rPr>
          <w:lang w:val="en-GB"/>
        </w:rPr>
        <w:t>2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Freeze the samples at -20</w:t>
      </w:r>
      <w:r w:rsidR="00DE100E" w:rsidRPr="0067168C">
        <w:rPr>
          <w:lang w:val="en-GB"/>
        </w:rPr>
        <w:t xml:space="preserve"> </w:t>
      </w:r>
      <w:r w:rsidR="00736629" w:rsidRPr="0067168C">
        <w:rPr>
          <w:lang w:val="en-GB"/>
        </w:rPr>
        <w:t>°C</w:t>
      </w:r>
      <w:r w:rsidR="00687D4D" w:rsidRPr="0067168C">
        <w:rPr>
          <w:lang w:val="en-GB"/>
        </w:rPr>
        <w:t>.</w:t>
      </w:r>
    </w:p>
    <w:p w14:paraId="16389848" w14:textId="77777777" w:rsidR="00D82660" w:rsidRPr="0067168C" w:rsidRDefault="00D82660" w:rsidP="002A139C">
      <w:pPr>
        <w:rPr>
          <w:lang w:val="en-GB"/>
        </w:rPr>
      </w:pPr>
    </w:p>
    <w:p w14:paraId="4627D36B" w14:textId="5D55E55A" w:rsidR="00736629" w:rsidRPr="0067168C" w:rsidRDefault="00D82660" w:rsidP="002A139C">
      <w:pPr>
        <w:rPr>
          <w:lang w:val="en-GB"/>
        </w:rPr>
      </w:pPr>
      <w:r w:rsidRPr="0067168C">
        <w:rPr>
          <w:lang w:val="en-GB"/>
        </w:rPr>
        <w:t>N</w:t>
      </w:r>
      <w:r w:rsidR="007B22E4" w:rsidRPr="0067168C">
        <w:rPr>
          <w:lang w:val="en-GB"/>
        </w:rPr>
        <w:t>OTE</w:t>
      </w:r>
      <w:r w:rsidRPr="0067168C">
        <w:rPr>
          <w:lang w:val="en-GB"/>
        </w:rPr>
        <w:t>:</w:t>
      </w:r>
      <w:r w:rsidR="00C46D1B" w:rsidRPr="0067168C">
        <w:rPr>
          <w:lang w:val="en-GB"/>
        </w:rPr>
        <w:t xml:space="preserve"> RNA can be stored at -20 °C up to 1 </w:t>
      </w:r>
      <w:r w:rsidR="00CD7700" w:rsidRPr="0067168C">
        <w:rPr>
          <w:lang w:val="en-GB"/>
        </w:rPr>
        <w:t>month and at -80 °C up to 1 year</w:t>
      </w:r>
      <w:r w:rsidR="00C46D1B" w:rsidRPr="0067168C">
        <w:rPr>
          <w:lang w:val="en-GB"/>
        </w:rPr>
        <w:t>.</w:t>
      </w:r>
      <w:r w:rsidR="0064769B" w:rsidRPr="0067168C">
        <w:rPr>
          <w:lang w:val="en-GB"/>
        </w:rPr>
        <w:t xml:space="preserve"> </w:t>
      </w:r>
      <w:r w:rsidR="00736629" w:rsidRPr="0067168C">
        <w:rPr>
          <w:lang w:val="en-GB"/>
        </w:rPr>
        <w:t>The procedure can be paused here</w:t>
      </w:r>
      <w:r w:rsidR="00687D4D" w:rsidRPr="0067168C">
        <w:rPr>
          <w:lang w:val="en-GB"/>
        </w:rPr>
        <w:t xml:space="preserve"> or proceeded directly to the next step.</w:t>
      </w:r>
    </w:p>
    <w:p w14:paraId="2B26307C" w14:textId="77777777" w:rsidR="0021032E" w:rsidRPr="0067168C" w:rsidRDefault="0021032E" w:rsidP="002A139C">
      <w:pPr>
        <w:outlineLvl w:val="0"/>
        <w:rPr>
          <w:b/>
          <w:lang w:val="en-GB"/>
        </w:rPr>
      </w:pPr>
    </w:p>
    <w:p w14:paraId="00E67BED" w14:textId="14EA649B" w:rsidR="00736629" w:rsidRPr="0067168C" w:rsidRDefault="0021032E" w:rsidP="002A139C">
      <w:pPr>
        <w:outlineLvl w:val="0"/>
        <w:rPr>
          <w:b/>
          <w:lang w:val="en-GB"/>
        </w:rPr>
      </w:pPr>
      <w:r w:rsidRPr="0067168C">
        <w:rPr>
          <w:b/>
          <w:highlight w:val="yellow"/>
          <w:lang w:val="en-GB"/>
        </w:rPr>
        <w:t>5</w:t>
      </w:r>
      <w:r w:rsidR="00736629" w:rsidRPr="0067168C">
        <w:rPr>
          <w:b/>
          <w:highlight w:val="yellow"/>
          <w:lang w:val="en-GB"/>
        </w:rPr>
        <w:t>.</w:t>
      </w:r>
      <w:r w:rsidR="00BB60A9" w:rsidRPr="0067168C">
        <w:rPr>
          <w:b/>
          <w:highlight w:val="yellow"/>
          <w:lang w:val="en-GB"/>
        </w:rPr>
        <w:t xml:space="preserve"> </w:t>
      </w:r>
      <w:proofErr w:type="spellStart"/>
      <w:r w:rsidR="00736629" w:rsidRPr="0067168C">
        <w:rPr>
          <w:b/>
          <w:highlight w:val="yellow"/>
          <w:lang w:val="en-GB"/>
        </w:rPr>
        <w:t>DNAzyme</w:t>
      </w:r>
      <w:proofErr w:type="spellEnd"/>
      <w:r w:rsidR="00736629" w:rsidRPr="0067168C">
        <w:rPr>
          <w:b/>
          <w:highlight w:val="yellow"/>
          <w:lang w:val="en-GB"/>
        </w:rPr>
        <w:t xml:space="preserve"> digestion</w:t>
      </w:r>
    </w:p>
    <w:p w14:paraId="3FA1F6CF" w14:textId="77777777" w:rsidR="007F484E" w:rsidRPr="0067168C" w:rsidRDefault="007F484E" w:rsidP="002A139C">
      <w:pPr>
        <w:outlineLvl w:val="0"/>
        <w:rPr>
          <w:lang w:val="en-GB"/>
        </w:rPr>
      </w:pPr>
    </w:p>
    <w:p w14:paraId="252CF496" w14:textId="21800CBC" w:rsidR="00736629" w:rsidRPr="0067168C" w:rsidRDefault="0021032E" w:rsidP="002A139C">
      <w:pPr>
        <w:outlineLvl w:val="0"/>
        <w:rPr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6C6318" w:rsidRPr="0067168C">
        <w:rPr>
          <w:highlight w:val="yellow"/>
          <w:lang w:val="en-GB"/>
        </w:rPr>
        <w:t xml:space="preserve">10-23 </w:t>
      </w:r>
      <w:proofErr w:type="spellStart"/>
      <w:r w:rsidR="006C6318" w:rsidRPr="0067168C">
        <w:rPr>
          <w:highlight w:val="yellow"/>
          <w:lang w:val="en-GB"/>
        </w:rPr>
        <w:t>DNA</w:t>
      </w:r>
      <w:r w:rsidR="00736629" w:rsidRPr="0067168C">
        <w:rPr>
          <w:highlight w:val="yellow"/>
          <w:lang w:val="en-GB"/>
        </w:rPr>
        <w:t>zyme</w:t>
      </w:r>
      <w:proofErr w:type="spellEnd"/>
      <w:r w:rsidR="00736629" w:rsidRPr="0067168C">
        <w:rPr>
          <w:highlight w:val="yellow"/>
          <w:lang w:val="en-GB"/>
        </w:rPr>
        <w:t xml:space="preserve"> digestion</w:t>
      </w:r>
    </w:p>
    <w:p w14:paraId="7F95C9D6" w14:textId="77777777" w:rsidR="005D1A00" w:rsidRPr="0067168C" w:rsidRDefault="005D1A00" w:rsidP="002A139C">
      <w:pPr>
        <w:rPr>
          <w:lang w:val="en-GB"/>
        </w:rPr>
      </w:pPr>
    </w:p>
    <w:p w14:paraId="48AFEEE4" w14:textId="242F7236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1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687D4D" w:rsidRPr="0067168C">
        <w:rPr>
          <w:highlight w:val="yellow"/>
          <w:lang w:val="en-GB"/>
        </w:rPr>
        <w:t>In 1.5 m</w:t>
      </w:r>
      <w:r w:rsidR="00660A60" w:rsidRPr="0067168C">
        <w:rPr>
          <w:highlight w:val="yellow"/>
          <w:lang w:val="en-GB"/>
        </w:rPr>
        <w:t>L</w:t>
      </w:r>
      <w:r w:rsidR="00687D4D" w:rsidRPr="0067168C">
        <w:rPr>
          <w:highlight w:val="yellow"/>
          <w:lang w:val="en-GB"/>
        </w:rPr>
        <w:t xml:space="preserve"> tube</w:t>
      </w:r>
      <w:r w:rsidR="00C46D1B" w:rsidRPr="0067168C">
        <w:rPr>
          <w:highlight w:val="yellow"/>
          <w:lang w:val="en-GB"/>
        </w:rPr>
        <w:t>s</w:t>
      </w:r>
      <w:r w:rsidR="00687D4D" w:rsidRPr="0067168C">
        <w:rPr>
          <w:highlight w:val="yellow"/>
          <w:lang w:val="en-GB"/>
        </w:rPr>
        <w:t xml:space="preserve"> p</w:t>
      </w:r>
      <w:r w:rsidR="00736629" w:rsidRPr="0067168C">
        <w:rPr>
          <w:highlight w:val="yellow"/>
          <w:lang w:val="en-GB"/>
        </w:rPr>
        <w:t xml:space="preserve">repare an incubation mix by combining 5 </w:t>
      </w:r>
      <w:r w:rsidR="00736629" w:rsidRPr="0067168C">
        <w:rPr>
          <w:highlight w:val="yellow"/>
          <w:lang w:val="en-GB"/>
        </w:rPr>
        <w:sym w:font="Symbol" w:char="F06D"/>
      </w:r>
      <w:r w:rsidR="006C6318" w:rsidRPr="0067168C">
        <w:rPr>
          <w:highlight w:val="yellow"/>
          <w:lang w:val="en-GB"/>
        </w:rPr>
        <w:t xml:space="preserve">g of RNA, 200 </w:t>
      </w:r>
      <w:proofErr w:type="spellStart"/>
      <w:r w:rsidR="006C6318" w:rsidRPr="0067168C">
        <w:rPr>
          <w:highlight w:val="yellow"/>
          <w:lang w:val="en-GB"/>
        </w:rPr>
        <w:t>pmol</w:t>
      </w:r>
      <w:proofErr w:type="spellEnd"/>
      <w:r w:rsidR="006C6318" w:rsidRPr="0067168C">
        <w:rPr>
          <w:highlight w:val="yellow"/>
          <w:lang w:val="en-GB"/>
        </w:rPr>
        <w:t xml:space="preserve"> of 10-23 </w:t>
      </w:r>
      <w:proofErr w:type="spellStart"/>
      <w:r w:rsidR="006C6318" w:rsidRPr="0067168C">
        <w:rPr>
          <w:highlight w:val="yellow"/>
          <w:lang w:val="en-GB"/>
        </w:rPr>
        <w:t>DNA</w:t>
      </w:r>
      <w:r w:rsidR="00736629" w:rsidRPr="0067168C">
        <w:rPr>
          <w:highlight w:val="yellow"/>
          <w:lang w:val="en-GB"/>
        </w:rPr>
        <w:t>zyme</w:t>
      </w:r>
      <w:proofErr w:type="spellEnd"/>
      <w:r w:rsidR="00736629" w:rsidRPr="0067168C">
        <w:rPr>
          <w:highlight w:val="yellow"/>
          <w:lang w:val="en-GB"/>
        </w:rPr>
        <w:t xml:space="preserve"> (2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100 </w:t>
      </w:r>
      <w:r w:rsidR="00736629" w:rsidRPr="0067168C">
        <w:rPr>
          <w:highlight w:val="yellow"/>
          <w:lang w:val="en-GB"/>
        </w:rPr>
        <w:sym w:font="Symbol" w:char="F06D"/>
      </w:r>
      <w:r w:rsidR="00736629" w:rsidRPr="0067168C">
        <w:rPr>
          <w:highlight w:val="yellow"/>
          <w:lang w:val="en-GB"/>
        </w:rPr>
        <w:t xml:space="preserve">M stock solution) and 2.5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 xml:space="preserve">L </w:t>
      </w:r>
      <w:r w:rsidR="00736629" w:rsidRPr="0067168C">
        <w:rPr>
          <w:highlight w:val="yellow"/>
          <w:lang w:val="en-GB"/>
        </w:rPr>
        <w:t xml:space="preserve">of 4x 10-23 Incubation Buffer in a total volume of 1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>. Keep the tube</w:t>
      </w:r>
      <w:r w:rsidR="00687D4D" w:rsidRPr="0067168C">
        <w:rPr>
          <w:highlight w:val="yellow"/>
          <w:lang w:val="en-GB"/>
        </w:rPr>
        <w:t>s</w:t>
      </w:r>
      <w:r w:rsidR="00736629" w:rsidRPr="0067168C">
        <w:rPr>
          <w:highlight w:val="yellow"/>
          <w:lang w:val="en-GB"/>
        </w:rPr>
        <w:t xml:space="preserve"> on ice.</w:t>
      </w:r>
    </w:p>
    <w:p w14:paraId="438643C8" w14:textId="77777777" w:rsidR="007F484E" w:rsidRPr="0067168C" w:rsidRDefault="007F484E" w:rsidP="002A139C">
      <w:pPr>
        <w:rPr>
          <w:highlight w:val="yellow"/>
          <w:lang w:val="en-GB"/>
        </w:rPr>
      </w:pPr>
    </w:p>
    <w:p w14:paraId="206C8259" w14:textId="5B508C78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2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Transfer the tubes to a dry heat block set </w:t>
      </w:r>
      <w:r w:rsidR="00660A60" w:rsidRPr="0067168C">
        <w:rPr>
          <w:highlight w:val="yellow"/>
          <w:lang w:val="en-GB"/>
        </w:rPr>
        <w:t>at</w:t>
      </w:r>
      <w:r w:rsidR="00736629" w:rsidRPr="0067168C">
        <w:rPr>
          <w:highlight w:val="yellow"/>
          <w:lang w:val="en-GB"/>
        </w:rPr>
        <w:t xml:space="preserve"> 95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 and incubate for 3 min.</w:t>
      </w:r>
    </w:p>
    <w:p w14:paraId="10E32EAB" w14:textId="77777777" w:rsidR="007F484E" w:rsidRPr="0067168C" w:rsidRDefault="007F484E" w:rsidP="002A139C">
      <w:pPr>
        <w:rPr>
          <w:highlight w:val="yellow"/>
          <w:lang w:val="en-GB"/>
        </w:rPr>
      </w:pPr>
    </w:p>
    <w:p w14:paraId="7DD1667F" w14:textId="1C7B3F1D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3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Transfer the tubes </w:t>
      </w:r>
      <w:r w:rsidR="00C46D1B" w:rsidRPr="0067168C">
        <w:rPr>
          <w:highlight w:val="yellow"/>
          <w:lang w:val="en-GB"/>
        </w:rPr>
        <w:t>imme</w:t>
      </w:r>
      <w:r w:rsidR="00C06D27" w:rsidRPr="0067168C">
        <w:rPr>
          <w:highlight w:val="yellow"/>
          <w:lang w:val="en-GB"/>
        </w:rPr>
        <w:t xml:space="preserve">diately </w:t>
      </w:r>
      <w:r w:rsidR="00736629" w:rsidRPr="0067168C">
        <w:rPr>
          <w:highlight w:val="yellow"/>
          <w:lang w:val="en-GB"/>
        </w:rPr>
        <w:t>on ice and incubate for 5 min.</w:t>
      </w:r>
    </w:p>
    <w:p w14:paraId="768215E2" w14:textId="77777777" w:rsidR="007F484E" w:rsidRPr="0067168C" w:rsidRDefault="007F484E" w:rsidP="002A139C">
      <w:pPr>
        <w:rPr>
          <w:highlight w:val="yellow"/>
          <w:lang w:val="en-GB"/>
        </w:rPr>
      </w:pPr>
    </w:p>
    <w:p w14:paraId="655611FE" w14:textId="64380740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4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Spin down briefly and put the tubes back on</w:t>
      </w:r>
      <w:r w:rsidR="00E26DE4" w:rsidRPr="0067168C">
        <w:rPr>
          <w:highlight w:val="yellow"/>
          <w:lang w:val="en-GB"/>
        </w:rPr>
        <w:t xml:space="preserve"> the</w:t>
      </w:r>
      <w:r w:rsidR="00736629" w:rsidRPr="0067168C">
        <w:rPr>
          <w:highlight w:val="yellow"/>
          <w:lang w:val="en-GB"/>
        </w:rPr>
        <w:t xml:space="preserve"> ice.</w:t>
      </w:r>
    </w:p>
    <w:p w14:paraId="778E6F0B" w14:textId="77777777" w:rsidR="007F484E" w:rsidRPr="0067168C" w:rsidRDefault="007F484E" w:rsidP="002A139C">
      <w:pPr>
        <w:rPr>
          <w:highlight w:val="yellow"/>
          <w:lang w:val="en-GB"/>
        </w:rPr>
      </w:pPr>
    </w:p>
    <w:p w14:paraId="31FD20DB" w14:textId="1E1CD919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5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Add</w:t>
      </w:r>
      <w:r w:rsidR="006C6318" w:rsidRPr="0067168C">
        <w:rPr>
          <w:highlight w:val="yellow"/>
          <w:lang w:val="en-GB"/>
        </w:rPr>
        <w:t xml:space="preserve"> 20 U</w:t>
      </w:r>
      <w:r w:rsidR="00736629" w:rsidRPr="0067168C">
        <w:rPr>
          <w:highlight w:val="yellow"/>
          <w:lang w:val="en-GB"/>
        </w:rPr>
        <w:t xml:space="preserve"> </w:t>
      </w:r>
      <w:r w:rsidR="006C6318" w:rsidRPr="0067168C">
        <w:rPr>
          <w:highlight w:val="yellow"/>
          <w:lang w:val="en-GB"/>
        </w:rPr>
        <w:t>of RNase inhibitor (</w:t>
      </w:r>
      <w:r w:rsidR="00660A60" w:rsidRPr="0067168C">
        <w:rPr>
          <w:highlight w:val="yellow"/>
          <w:lang w:val="en-GB"/>
        </w:rPr>
        <w:t xml:space="preserve">e.g., </w:t>
      </w:r>
      <w:r w:rsidR="00736629" w:rsidRPr="0067168C">
        <w:rPr>
          <w:highlight w:val="yellow"/>
          <w:lang w:val="en-GB"/>
        </w:rPr>
        <w:t xml:space="preserve">0.5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</w:t>
      </w:r>
      <w:proofErr w:type="spellStart"/>
      <w:r w:rsidR="006C6318" w:rsidRPr="0067168C">
        <w:rPr>
          <w:highlight w:val="yellow"/>
          <w:lang w:val="en-GB"/>
        </w:rPr>
        <w:t>RiboLock</w:t>
      </w:r>
      <w:proofErr w:type="spellEnd"/>
      <w:r w:rsidR="006C6318" w:rsidRPr="0067168C">
        <w:rPr>
          <w:highlight w:val="yellow"/>
          <w:lang w:val="en-GB"/>
        </w:rPr>
        <w:t xml:space="preserve"> RNase inhibitor)</w:t>
      </w:r>
      <w:r w:rsidR="008A0F3E">
        <w:rPr>
          <w:highlight w:val="yellow"/>
          <w:lang w:val="en-GB"/>
        </w:rPr>
        <w:t>.</w:t>
      </w:r>
      <w:bookmarkStart w:id="2" w:name="_GoBack"/>
      <w:bookmarkEnd w:id="2"/>
    </w:p>
    <w:p w14:paraId="2E46E139" w14:textId="77777777" w:rsidR="007F484E" w:rsidRPr="0067168C" w:rsidRDefault="007F484E" w:rsidP="002A139C">
      <w:pPr>
        <w:rPr>
          <w:highlight w:val="yellow"/>
          <w:lang w:val="en-GB"/>
        </w:rPr>
      </w:pPr>
    </w:p>
    <w:p w14:paraId="56E23465" w14:textId="496F4CF6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6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Place the tubes in a </w:t>
      </w:r>
      <w:r w:rsidR="00DE100E" w:rsidRPr="0067168C">
        <w:rPr>
          <w:highlight w:val="yellow"/>
          <w:lang w:val="en-GB"/>
        </w:rPr>
        <w:t xml:space="preserve">dry heat </w:t>
      </w:r>
      <w:r w:rsidR="00736629" w:rsidRPr="0067168C">
        <w:rPr>
          <w:highlight w:val="yellow"/>
          <w:lang w:val="en-GB"/>
        </w:rPr>
        <w:t>block set for 25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 and incubate for 10 min.</w:t>
      </w:r>
    </w:p>
    <w:p w14:paraId="703B14A8" w14:textId="77777777" w:rsidR="007F484E" w:rsidRPr="0067168C" w:rsidRDefault="007F484E" w:rsidP="002A139C">
      <w:pPr>
        <w:rPr>
          <w:highlight w:val="yellow"/>
          <w:lang w:val="en-GB"/>
        </w:rPr>
      </w:pPr>
    </w:p>
    <w:p w14:paraId="3F00E16E" w14:textId="181A7805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7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In the meantime,</w:t>
      </w:r>
      <w:r w:rsidR="00D628C5" w:rsidRPr="0067168C">
        <w:rPr>
          <w:highlight w:val="yellow"/>
          <w:lang w:val="en-GB"/>
        </w:rPr>
        <w:t xml:space="preserve"> prepare a reaction mix</w:t>
      </w:r>
      <w:r w:rsidR="00E26DE4" w:rsidRPr="0067168C">
        <w:rPr>
          <w:highlight w:val="yellow"/>
          <w:lang w:val="en-GB"/>
        </w:rPr>
        <w:t>ture</w:t>
      </w:r>
      <w:r w:rsidR="00736629" w:rsidRPr="0067168C">
        <w:rPr>
          <w:highlight w:val="yellow"/>
          <w:lang w:val="en-GB"/>
        </w:rPr>
        <w:t xml:space="preserve"> </w:t>
      </w:r>
      <w:r w:rsidR="00687D4D" w:rsidRPr="0067168C">
        <w:rPr>
          <w:highlight w:val="yellow"/>
          <w:lang w:val="en-GB"/>
        </w:rPr>
        <w:t>in a 1.5 m</w:t>
      </w:r>
      <w:r w:rsidR="00660A60" w:rsidRPr="0067168C">
        <w:rPr>
          <w:highlight w:val="yellow"/>
          <w:lang w:val="en-GB"/>
        </w:rPr>
        <w:t>L</w:t>
      </w:r>
      <w:r w:rsidR="00687D4D" w:rsidRPr="0067168C">
        <w:rPr>
          <w:highlight w:val="yellow"/>
          <w:lang w:val="en-GB"/>
        </w:rPr>
        <w:t xml:space="preserve"> tube </w:t>
      </w:r>
      <w:r w:rsidR="00736629" w:rsidRPr="0067168C">
        <w:rPr>
          <w:highlight w:val="yellow"/>
          <w:lang w:val="en-GB"/>
        </w:rPr>
        <w:t xml:space="preserve">by combining 5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 w:rsidDel="00657DB8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of 4x 10-23 Reaction Buffer with 4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300 mM MgCl</w:t>
      </w:r>
      <w:r w:rsidR="00736629" w:rsidRPr="0067168C">
        <w:rPr>
          <w:highlight w:val="yellow"/>
          <w:vertAlign w:val="subscript"/>
          <w:lang w:val="en-GB"/>
        </w:rPr>
        <w:t xml:space="preserve">2 </w:t>
      </w:r>
      <w:r w:rsidR="00736629" w:rsidRPr="0067168C">
        <w:rPr>
          <w:highlight w:val="yellow"/>
          <w:lang w:val="en-GB"/>
        </w:rPr>
        <w:t xml:space="preserve">and 1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 w:rsidDel="00657DB8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H</w:t>
      </w:r>
      <w:r w:rsidR="00736629" w:rsidRPr="0067168C">
        <w:rPr>
          <w:highlight w:val="yellow"/>
          <w:vertAlign w:val="subscript"/>
          <w:lang w:val="en-GB"/>
        </w:rPr>
        <w:t>2</w:t>
      </w:r>
      <w:r w:rsidR="00736629" w:rsidRPr="0067168C">
        <w:rPr>
          <w:highlight w:val="yellow"/>
          <w:lang w:val="en-GB"/>
        </w:rPr>
        <w:t>O. Place the tube in a dry block set to 37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.</w:t>
      </w:r>
    </w:p>
    <w:p w14:paraId="25945FC7" w14:textId="77777777" w:rsidR="007F484E" w:rsidRPr="0067168C" w:rsidRDefault="007F484E" w:rsidP="002A139C">
      <w:pPr>
        <w:rPr>
          <w:highlight w:val="yellow"/>
          <w:lang w:val="en-GB"/>
        </w:rPr>
      </w:pPr>
    </w:p>
    <w:p w14:paraId="1FD51187" w14:textId="55771AFB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</w:t>
      </w:r>
      <w:r w:rsidR="00DE100E" w:rsidRPr="0067168C">
        <w:rPr>
          <w:highlight w:val="yellow"/>
          <w:lang w:val="en-GB"/>
        </w:rPr>
        <w:t>8</w:t>
      </w:r>
      <w:r w:rsidR="00BB60A9" w:rsidRPr="0067168C">
        <w:rPr>
          <w:highlight w:val="yellow"/>
          <w:lang w:val="en-GB"/>
        </w:rPr>
        <w:t xml:space="preserve">. </w:t>
      </w:r>
      <w:r w:rsidR="00736629" w:rsidRPr="0067168C">
        <w:rPr>
          <w:highlight w:val="yellow"/>
          <w:lang w:val="en-GB"/>
        </w:rPr>
        <w:t xml:space="preserve">Transfer the incubation mix to a dry </w:t>
      </w:r>
      <w:r w:rsidR="00DE100E" w:rsidRPr="0067168C">
        <w:rPr>
          <w:highlight w:val="yellow"/>
          <w:lang w:val="en-GB"/>
        </w:rPr>
        <w:t xml:space="preserve">heat </w:t>
      </w:r>
      <w:r w:rsidR="00736629" w:rsidRPr="0067168C">
        <w:rPr>
          <w:highlight w:val="yellow"/>
          <w:lang w:val="en-GB"/>
        </w:rPr>
        <w:t>block set for 37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°C and add 1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pre-warmed reaction mix. </w:t>
      </w:r>
    </w:p>
    <w:p w14:paraId="482B1AC0" w14:textId="77777777" w:rsidR="007F484E" w:rsidRPr="0067168C" w:rsidRDefault="007F484E" w:rsidP="002A139C">
      <w:pPr>
        <w:rPr>
          <w:highlight w:val="yellow"/>
          <w:lang w:val="en-GB"/>
        </w:rPr>
      </w:pPr>
    </w:p>
    <w:p w14:paraId="4C0E3658" w14:textId="5333C0A9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</w:t>
      </w:r>
      <w:r w:rsidR="00DE100E" w:rsidRPr="0067168C">
        <w:rPr>
          <w:highlight w:val="yellow"/>
          <w:lang w:val="en-GB"/>
        </w:rPr>
        <w:t>9</w:t>
      </w:r>
      <w:r w:rsidR="00736629"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Incubate </w:t>
      </w:r>
      <w:r w:rsidR="00C06D27" w:rsidRPr="0067168C">
        <w:rPr>
          <w:highlight w:val="yellow"/>
          <w:lang w:val="en-GB"/>
        </w:rPr>
        <w:t xml:space="preserve">the reaction </w:t>
      </w:r>
      <w:r w:rsidR="00736629" w:rsidRPr="0067168C">
        <w:rPr>
          <w:highlight w:val="yellow"/>
          <w:lang w:val="en-GB"/>
        </w:rPr>
        <w:t>at 37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 for 1 h.</w:t>
      </w:r>
    </w:p>
    <w:p w14:paraId="38AE2033" w14:textId="77777777" w:rsidR="007F484E" w:rsidRPr="0067168C" w:rsidRDefault="007F484E" w:rsidP="002A139C">
      <w:pPr>
        <w:rPr>
          <w:highlight w:val="yellow"/>
          <w:lang w:val="en-GB"/>
        </w:rPr>
      </w:pPr>
    </w:p>
    <w:p w14:paraId="5847A0B0" w14:textId="229CAE9D" w:rsidR="00736629" w:rsidRPr="0067168C" w:rsidRDefault="0021032E" w:rsidP="002A139C">
      <w:pPr>
        <w:rPr>
          <w:b/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1.</w:t>
      </w:r>
      <w:r w:rsidR="00DE100E" w:rsidRPr="0067168C">
        <w:rPr>
          <w:highlight w:val="yellow"/>
          <w:lang w:val="en-GB"/>
        </w:rPr>
        <w:t>10</w:t>
      </w:r>
      <w:r w:rsidR="00BB60A9" w:rsidRPr="0067168C">
        <w:rPr>
          <w:highlight w:val="yellow"/>
          <w:lang w:val="en-GB"/>
        </w:rPr>
        <w:t xml:space="preserve">. </w:t>
      </w:r>
      <w:r w:rsidR="00C06D27" w:rsidRPr="0067168C">
        <w:rPr>
          <w:highlight w:val="yellow"/>
          <w:lang w:val="en-GB"/>
        </w:rPr>
        <w:t>Transfer</w:t>
      </w:r>
      <w:r w:rsidR="00736629" w:rsidRPr="0067168C">
        <w:rPr>
          <w:highlight w:val="yellow"/>
          <w:lang w:val="en-GB"/>
        </w:rPr>
        <w:t xml:space="preserve"> the tubes on ice</w:t>
      </w:r>
      <w:r w:rsidR="00DE100E" w:rsidRPr="0067168C">
        <w:rPr>
          <w:highlight w:val="yellow"/>
          <w:lang w:val="en-GB"/>
        </w:rPr>
        <w:t xml:space="preserve"> and </w:t>
      </w:r>
      <w:r w:rsidR="00736629" w:rsidRPr="0067168C">
        <w:rPr>
          <w:highlight w:val="yellow"/>
          <w:lang w:val="en-GB"/>
        </w:rPr>
        <w:t xml:space="preserve">proceed to step </w:t>
      </w:r>
      <w:r w:rsidR="00DE100E"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3.1.</w:t>
      </w:r>
    </w:p>
    <w:p w14:paraId="3F3CC46B" w14:textId="77777777" w:rsidR="0021032E" w:rsidRPr="0067168C" w:rsidRDefault="0021032E" w:rsidP="002A139C">
      <w:pPr>
        <w:outlineLvl w:val="0"/>
        <w:rPr>
          <w:b/>
          <w:highlight w:val="yellow"/>
          <w:lang w:val="en-GB"/>
        </w:rPr>
      </w:pPr>
    </w:p>
    <w:p w14:paraId="4EEC6E28" w14:textId="66764BD2" w:rsidR="00736629" w:rsidRPr="0067168C" w:rsidRDefault="0021032E" w:rsidP="002A139C">
      <w:pPr>
        <w:outlineLvl w:val="0"/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6C6318" w:rsidRPr="0067168C">
        <w:rPr>
          <w:highlight w:val="yellow"/>
          <w:lang w:val="en-GB"/>
        </w:rPr>
        <w:t xml:space="preserve">8-17 </w:t>
      </w:r>
      <w:proofErr w:type="spellStart"/>
      <w:r w:rsidR="006C6318" w:rsidRPr="0067168C">
        <w:rPr>
          <w:highlight w:val="yellow"/>
          <w:lang w:val="en-GB"/>
        </w:rPr>
        <w:t>DNA</w:t>
      </w:r>
      <w:r w:rsidR="00736629" w:rsidRPr="0067168C">
        <w:rPr>
          <w:highlight w:val="yellow"/>
          <w:lang w:val="en-GB"/>
        </w:rPr>
        <w:t>zyme</w:t>
      </w:r>
      <w:proofErr w:type="spellEnd"/>
      <w:r w:rsidR="00736629" w:rsidRPr="0067168C">
        <w:rPr>
          <w:highlight w:val="yellow"/>
          <w:lang w:val="en-GB"/>
        </w:rPr>
        <w:t xml:space="preserve"> digestion</w:t>
      </w:r>
    </w:p>
    <w:p w14:paraId="0B162650" w14:textId="77777777" w:rsidR="007F484E" w:rsidRPr="0067168C" w:rsidRDefault="007F484E" w:rsidP="002A139C">
      <w:pPr>
        <w:rPr>
          <w:highlight w:val="yellow"/>
          <w:lang w:val="en-GB"/>
        </w:rPr>
      </w:pPr>
    </w:p>
    <w:p w14:paraId="5F4AD5C9" w14:textId="422C315D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1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Prepare a </w:t>
      </w:r>
      <w:r w:rsidR="00DE100E" w:rsidRPr="0067168C">
        <w:rPr>
          <w:highlight w:val="yellow"/>
          <w:lang w:val="en-GB"/>
        </w:rPr>
        <w:t>1.5 m</w:t>
      </w:r>
      <w:r w:rsidR="00660A60" w:rsidRPr="0067168C">
        <w:rPr>
          <w:highlight w:val="yellow"/>
          <w:lang w:val="en-GB"/>
        </w:rPr>
        <w:t>L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microtube with 5 </w:t>
      </w:r>
      <w:r w:rsidR="00736629" w:rsidRPr="0067168C">
        <w:rPr>
          <w:highlight w:val="yellow"/>
          <w:lang w:val="en-GB"/>
        </w:rPr>
        <w:sym w:font="Symbol" w:char="F06D"/>
      </w:r>
      <w:r w:rsidR="00736629" w:rsidRPr="0067168C">
        <w:rPr>
          <w:highlight w:val="yellow"/>
          <w:lang w:val="en-GB"/>
        </w:rPr>
        <w:t xml:space="preserve">g of RNA in a total volume of 6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>. Keep the tube on ice.</w:t>
      </w:r>
    </w:p>
    <w:p w14:paraId="6BC8801C" w14:textId="77777777" w:rsidR="007F484E" w:rsidRPr="0067168C" w:rsidRDefault="007F484E" w:rsidP="002A139C">
      <w:pPr>
        <w:rPr>
          <w:highlight w:val="yellow"/>
          <w:lang w:val="en-GB"/>
        </w:rPr>
      </w:pPr>
    </w:p>
    <w:p w14:paraId="54F87761" w14:textId="45888742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2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Prepare a </w:t>
      </w:r>
      <w:r w:rsidR="00DE100E" w:rsidRPr="0067168C">
        <w:rPr>
          <w:highlight w:val="yellow"/>
          <w:lang w:val="en-GB"/>
        </w:rPr>
        <w:t>1.5 m</w:t>
      </w:r>
      <w:r w:rsidR="00660A60" w:rsidRPr="0067168C">
        <w:rPr>
          <w:highlight w:val="yellow"/>
          <w:lang w:val="en-GB"/>
        </w:rPr>
        <w:t>L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mic</w:t>
      </w:r>
      <w:r w:rsidR="006C6318" w:rsidRPr="0067168C">
        <w:rPr>
          <w:highlight w:val="yellow"/>
          <w:lang w:val="en-GB"/>
        </w:rPr>
        <w:t xml:space="preserve">rotube with 400 </w:t>
      </w:r>
      <w:proofErr w:type="spellStart"/>
      <w:r w:rsidR="006C6318" w:rsidRPr="0067168C">
        <w:rPr>
          <w:highlight w:val="yellow"/>
          <w:lang w:val="en-GB"/>
        </w:rPr>
        <w:t>pmol</w:t>
      </w:r>
      <w:proofErr w:type="spellEnd"/>
      <w:r w:rsidR="006C6318" w:rsidRPr="0067168C">
        <w:rPr>
          <w:highlight w:val="yellow"/>
          <w:lang w:val="en-GB"/>
        </w:rPr>
        <w:t xml:space="preserve"> of 8-17 </w:t>
      </w:r>
      <w:proofErr w:type="spellStart"/>
      <w:r w:rsidR="006C6318" w:rsidRPr="0067168C">
        <w:rPr>
          <w:highlight w:val="yellow"/>
          <w:lang w:val="en-GB"/>
        </w:rPr>
        <w:t>DNA</w:t>
      </w:r>
      <w:r w:rsidR="00736629" w:rsidRPr="0067168C">
        <w:rPr>
          <w:highlight w:val="yellow"/>
          <w:lang w:val="en-GB"/>
        </w:rPr>
        <w:t>zyme</w:t>
      </w:r>
      <w:proofErr w:type="spellEnd"/>
      <w:r w:rsidR="00736629" w:rsidRPr="0067168C">
        <w:rPr>
          <w:highlight w:val="yellow"/>
          <w:lang w:val="en-GB"/>
        </w:rPr>
        <w:t xml:space="preserve"> (4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ut of 100 </w:t>
      </w:r>
      <w:r w:rsidR="00736629" w:rsidRPr="0067168C">
        <w:rPr>
          <w:highlight w:val="yellow"/>
          <w:lang w:val="en-GB"/>
        </w:rPr>
        <w:sym w:font="Symbol" w:char="F06D"/>
      </w:r>
      <w:r w:rsidR="00736629" w:rsidRPr="0067168C">
        <w:rPr>
          <w:highlight w:val="yellow"/>
          <w:lang w:val="en-GB"/>
        </w:rPr>
        <w:t>M stock). Keep the tube on ice.</w:t>
      </w:r>
    </w:p>
    <w:p w14:paraId="05E7A318" w14:textId="77777777" w:rsidR="007F484E" w:rsidRPr="0067168C" w:rsidRDefault="007F484E" w:rsidP="002A139C">
      <w:pPr>
        <w:rPr>
          <w:highlight w:val="yellow"/>
          <w:lang w:val="en-GB"/>
        </w:rPr>
      </w:pPr>
    </w:p>
    <w:p w14:paraId="5B08ABA3" w14:textId="6C19BDE2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3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Transfer the tubes to a dry heat block set for 95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 and incubate for 2 min.</w:t>
      </w:r>
    </w:p>
    <w:p w14:paraId="22687902" w14:textId="77777777" w:rsidR="007F484E" w:rsidRPr="0067168C" w:rsidRDefault="007F484E" w:rsidP="002A139C">
      <w:pPr>
        <w:rPr>
          <w:highlight w:val="yellow"/>
          <w:lang w:val="en-GB"/>
        </w:rPr>
      </w:pPr>
    </w:p>
    <w:p w14:paraId="76AD7F87" w14:textId="30273890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4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Move the RNA sample on ice.</w:t>
      </w:r>
    </w:p>
    <w:p w14:paraId="1CF6F86D" w14:textId="77777777" w:rsidR="007F484E" w:rsidRPr="0067168C" w:rsidRDefault="007F484E" w:rsidP="002A139C">
      <w:pPr>
        <w:rPr>
          <w:highlight w:val="yellow"/>
          <w:lang w:val="en-GB"/>
        </w:rPr>
      </w:pPr>
    </w:p>
    <w:p w14:paraId="79024CC9" w14:textId="45F529C0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5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Spin down the tube with</w:t>
      </w:r>
      <w:r w:rsidR="006C6318" w:rsidRPr="0067168C">
        <w:rPr>
          <w:highlight w:val="yellow"/>
          <w:lang w:val="en-GB"/>
        </w:rPr>
        <w:t xml:space="preserve"> DNA</w:t>
      </w:r>
      <w:r w:rsidR="00736629" w:rsidRPr="0067168C">
        <w:rPr>
          <w:highlight w:val="yellow"/>
          <w:lang w:val="en-GB"/>
        </w:rPr>
        <w:t>zyme for 5 s and incubate at 25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 for 10 min.</w:t>
      </w:r>
    </w:p>
    <w:p w14:paraId="49A53800" w14:textId="77777777" w:rsidR="007F484E" w:rsidRPr="0067168C" w:rsidRDefault="007F484E" w:rsidP="002A139C">
      <w:pPr>
        <w:rPr>
          <w:highlight w:val="yellow"/>
          <w:lang w:val="en-GB"/>
        </w:rPr>
      </w:pPr>
    </w:p>
    <w:p w14:paraId="6848A6D7" w14:textId="266F4D58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6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 </w:t>
      </w:r>
      <w:r w:rsidR="00736629" w:rsidRPr="0067168C">
        <w:rPr>
          <w:highlight w:val="yellow"/>
          <w:lang w:val="en-GB"/>
        </w:rPr>
        <w:t xml:space="preserve">At the same time, </w:t>
      </w:r>
      <w:r w:rsidR="00C06D27" w:rsidRPr="0067168C">
        <w:rPr>
          <w:highlight w:val="yellow"/>
          <w:lang w:val="en-GB"/>
        </w:rPr>
        <w:t xml:space="preserve">prepare </w:t>
      </w:r>
      <w:r w:rsidR="00736629" w:rsidRPr="0067168C">
        <w:rPr>
          <w:highlight w:val="yellow"/>
          <w:lang w:val="en-GB"/>
        </w:rPr>
        <w:t xml:space="preserve">a </w:t>
      </w:r>
      <w:r w:rsidR="00DE100E" w:rsidRPr="0067168C">
        <w:rPr>
          <w:highlight w:val="yellow"/>
          <w:lang w:val="en-GB"/>
        </w:rPr>
        <w:t>1.5 m</w:t>
      </w:r>
      <w:r w:rsidR="00660A60" w:rsidRPr="0067168C">
        <w:rPr>
          <w:highlight w:val="yellow"/>
          <w:lang w:val="en-GB"/>
        </w:rPr>
        <w:t>L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tube with 1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2x 8-17 Reaction Buffer </w:t>
      </w:r>
      <w:r w:rsidR="00C06D27" w:rsidRPr="0067168C">
        <w:rPr>
          <w:highlight w:val="yellow"/>
          <w:lang w:val="en-GB"/>
        </w:rPr>
        <w:t xml:space="preserve">and incubate </w:t>
      </w:r>
      <w:r w:rsidR="00736629" w:rsidRPr="0067168C">
        <w:rPr>
          <w:highlight w:val="yellow"/>
          <w:lang w:val="en-GB"/>
        </w:rPr>
        <w:t>at 25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.</w:t>
      </w:r>
    </w:p>
    <w:p w14:paraId="62624000" w14:textId="77777777" w:rsidR="007F484E" w:rsidRPr="0067168C" w:rsidRDefault="007F484E" w:rsidP="002A139C">
      <w:pPr>
        <w:rPr>
          <w:highlight w:val="yellow"/>
          <w:lang w:val="en-GB"/>
        </w:rPr>
      </w:pPr>
    </w:p>
    <w:p w14:paraId="46356EA1" w14:textId="3A5182AE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7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Prepare a reaction mix</w:t>
      </w:r>
      <w:r w:rsidR="00E26DE4" w:rsidRPr="0067168C">
        <w:rPr>
          <w:highlight w:val="yellow"/>
          <w:lang w:val="en-GB"/>
        </w:rPr>
        <w:t>ture</w:t>
      </w:r>
      <w:r w:rsidR="00736629" w:rsidRPr="0067168C">
        <w:rPr>
          <w:highlight w:val="yellow"/>
          <w:lang w:val="en-GB"/>
        </w:rPr>
        <w:t xml:space="preserve"> by adding 1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pre-warmed 2x Reac</w:t>
      </w:r>
      <w:r w:rsidR="006C6318" w:rsidRPr="0067168C">
        <w:rPr>
          <w:highlight w:val="yellow"/>
          <w:lang w:val="en-GB"/>
        </w:rPr>
        <w:t>tion Buffer to the tube with DNA</w:t>
      </w:r>
      <w:r w:rsidR="00736629" w:rsidRPr="0067168C">
        <w:rPr>
          <w:highlight w:val="yellow"/>
          <w:lang w:val="en-GB"/>
        </w:rPr>
        <w:t>zyme.</w:t>
      </w:r>
    </w:p>
    <w:p w14:paraId="6E3E1E55" w14:textId="77777777" w:rsidR="007F484E" w:rsidRPr="0067168C" w:rsidRDefault="007F484E" w:rsidP="002A139C">
      <w:pPr>
        <w:rPr>
          <w:highlight w:val="yellow"/>
          <w:lang w:val="en-GB"/>
        </w:rPr>
      </w:pPr>
    </w:p>
    <w:p w14:paraId="08F07B6B" w14:textId="0D64194D" w:rsidR="00DE100E" w:rsidRPr="0067168C" w:rsidRDefault="0021032E" w:rsidP="00DE100E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8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Transfer 14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the reaction mix to the tube with RNA and add </w:t>
      </w:r>
      <w:r w:rsidR="00DE100E" w:rsidRPr="0067168C">
        <w:rPr>
          <w:highlight w:val="yellow"/>
          <w:lang w:val="en-GB"/>
        </w:rPr>
        <w:t>20 U of RNase inhibitor</w:t>
      </w:r>
      <w:r w:rsidR="00660A60" w:rsidRPr="0067168C">
        <w:rPr>
          <w:highlight w:val="yellow"/>
          <w:lang w:val="en-GB"/>
        </w:rPr>
        <w:t>.</w:t>
      </w:r>
    </w:p>
    <w:p w14:paraId="0106C41B" w14:textId="77777777" w:rsidR="003924D4" w:rsidRPr="0067168C" w:rsidRDefault="003924D4" w:rsidP="002A139C">
      <w:pPr>
        <w:rPr>
          <w:highlight w:val="yellow"/>
          <w:lang w:val="en-GB"/>
        </w:rPr>
      </w:pPr>
    </w:p>
    <w:p w14:paraId="1B099E74" w14:textId="646D2CEA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9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Incubate</w:t>
      </w:r>
      <w:r w:rsidR="00C06D27" w:rsidRPr="0067168C">
        <w:rPr>
          <w:highlight w:val="yellow"/>
          <w:lang w:val="en-GB"/>
        </w:rPr>
        <w:t xml:space="preserve"> the reaction</w:t>
      </w:r>
      <w:r w:rsidR="00736629" w:rsidRPr="0067168C">
        <w:rPr>
          <w:highlight w:val="yellow"/>
          <w:lang w:val="en-GB"/>
        </w:rPr>
        <w:t xml:space="preserve"> at 25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 for 2h.</w:t>
      </w:r>
    </w:p>
    <w:p w14:paraId="601E9704" w14:textId="77777777" w:rsidR="007F484E" w:rsidRPr="0067168C" w:rsidRDefault="007F484E" w:rsidP="002A139C">
      <w:pPr>
        <w:rPr>
          <w:highlight w:val="yellow"/>
          <w:lang w:val="en-GB"/>
        </w:rPr>
      </w:pPr>
    </w:p>
    <w:p w14:paraId="5B109311" w14:textId="6AAE7465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2.10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C06D27" w:rsidRPr="0067168C">
        <w:rPr>
          <w:highlight w:val="yellow"/>
          <w:lang w:val="en-GB"/>
        </w:rPr>
        <w:t>Transfer</w:t>
      </w:r>
      <w:r w:rsidR="00736629" w:rsidRPr="0067168C">
        <w:rPr>
          <w:highlight w:val="yellow"/>
          <w:lang w:val="en-GB"/>
        </w:rPr>
        <w:t xml:space="preserve"> the tube on ice</w:t>
      </w:r>
      <w:r w:rsidR="00DE100E" w:rsidRPr="0067168C">
        <w:rPr>
          <w:highlight w:val="yellow"/>
          <w:lang w:val="en-GB"/>
        </w:rPr>
        <w:t xml:space="preserve"> and </w:t>
      </w:r>
      <w:r w:rsidR="00736629" w:rsidRPr="0067168C">
        <w:rPr>
          <w:highlight w:val="yellow"/>
          <w:lang w:val="en-GB"/>
        </w:rPr>
        <w:t xml:space="preserve">proceed to </w:t>
      </w:r>
      <w:r w:rsidR="0006559A" w:rsidRPr="0067168C">
        <w:rPr>
          <w:highlight w:val="yellow"/>
          <w:lang w:val="en-GB"/>
        </w:rPr>
        <w:t>RNA purification (</w:t>
      </w:r>
      <w:r w:rsidR="00736629" w:rsidRPr="0067168C">
        <w:rPr>
          <w:highlight w:val="yellow"/>
          <w:lang w:val="en-GB"/>
        </w:rPr>
        <w:t xml:space="preserve">step </w:t>
      </w:r>
      <w:r w:rsidR="00DE100E"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3.1</w:t>
      </w:r>
      <w:r w:rsidR="0006559A" w:rsidRPr="0067168C">
        <w:rPr>
          <w:highlight w:val="yellow"/>
          <w:lang w:val="en-GB"/>
        </w:rPr>
        <w:t>)</w:t>
      </w:r>
      <w:r w:rsidR="00736629" w:rsidRPr="0067168C">
        <w:rPr>
          <w:highlight w:val="yellow"/>
          <w:lang w:val="en-GB"/>
        </w:rPr>
        <w:t>.</w:t>
      </w:r>
    </w:p>
    <w:p w14:paraId="582DEC82" w14:textId="77777777" w:rsidR="0021032E" w:rsidRPr="0067168C" w:rsidRDefault="0021032E" w:rsidP="002A139C">
      <w:pPr>
        <w:rPr>
          <w:b/>
          <w:highlight w:val="yellow"/>
          <w:lang w:val="en-GB"/>
        </w:rPr>
      </w:pPr>
    </w:p>
    <w:p w14:paraId="25E6E598" w14:textId="7728B65B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3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RNA purification</w:t>
      </w:r>
    </w:p>
    <w:p w14:paraId="10946346" w14:textId="77777777" w:rsidR="007F484E" w:rsidRPr="0067168C" w:rsidRDefault="007F484E" w:rsidP="002A139C">
      <w:pPr>
        <w:rPr>
          <w:highlight w:val="yellow"/>
          <w:lang w:val="en-GB"/>
        </w:rPr>
      </w:pPr>
    </w:p>
    <w:p w14:paraId="519B2527" w14:textId="68307B49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3.1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Add 35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water and 40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chloro</w:t>
      </w:r>
      <w:r w:rsidR="00C65656" w:rsidRPr="0067168C">
        <w:rPr>
          <w:highlight w:val="yellow"/>
          <w:lang w:val="en-GB"/>
        </w:rPr>
        <w:t>f</w:t>
      </w:r>
      <w:r w:rsidR="00736629" w:rsidRPr="0067168C">
        <w:rPr>
          <w:highlight w:val="yellow"/>
          <w:lang w:val="en-GB"/>
        </w:rPr>
        <w:t>orm to the reaction tube</w:t>
      </w:r>
      <w:r w:rsidR="001E34A7" w:rsidRPr="0067168C">
        <w:rPr>
          <w:highlight w:val="yellow"/>
          <w:lang w:val="en-GB"/>
        </w:rPr>
        <w:t xml:space="preserve">, </w:t>
      </w:r>
      <w:r w:rsidR="003071F8" w:rsidRPr="0067168C">
        <w:rPr>
          <w:highlight w:val="yellow"/>
          <w:lang w:val="en-GB"/>
        </w:rPr>
        <w:t>mix</w:t>
      </w:r>
      <w:r w:rsidR="00736629" w:rsidRPr="0067168C">
        <w:rPr>
          <w:highlight w:val="yellow"/>
          <w:lang w:val="en-GB"/>
        </w:rPr>
        <w:t xml:space="preserve"> well by </w:t>
      </w:r>
      <w:proofErr w:type="spellStart"/>
      <w:r w:rsidR="00736629" w:rsidRPr="0067168C">
        <w:rPr>
          <w:highlight w:val="yellow"/>
          <w:lang w:val="en-GB"/>
        </w:rPr>
        <w:t>vortexing</w:t>
      </w:r>
      <w:proofErr w:type="spellEnd"/>
      <w:r w:rsidR="00736629" w:rsidRPr="0067168C">
        <w:rPr>
          <w:highlight w:val="yellow"/>
          <w:lang w:val="en-GB"/>
        </w:rPr>
        <w:t xml:space="preserve"> for 30</w:t>
      </w:r>
      <w:r w:rsidR="004647D2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s and centrifuge at 20</w:t>
      </w:r>
      <w:r w:rsidR="00660A60" w:rsidRPr="0067168C">
        <w:rPr>
          <w:highlight w:val="yellow"/>
          <w:lang w:val="en-GB"/>
        </w:rPr>
        <w:t>,</w:t>
      </w:r>
      <w:r w:rsidR="00736629" w:rsidRPr="0067168C">
        <w:rPr>
          <w:highlight w:val="yellow"/>
          <w:lang w:val="en-GB"/>
        </w:rPr>
        <w:t xml:space="preserve">000 </w:t>
      </w:r>
      <w:r w:rsidR="00736629" w:rsidRPr="0067168C">
        <w:rPr>
          <w:i/>
          <w:highlight w:val="yellow"/>
          <w:lang w:val="en-GB"/>
        </w:rPr>
        <w:t>x g</w:t>
      </w:r>
      <w:r w:rsidR="00736629" w:rsidRPr="0067168C">
        <w:rPr>
          <w:highlight w:val="yellow"/>
          <w:lang w:val="en-GB"/>
        </w:rPr>
        <w:t xml:space="preserve"> for 5 min at room temperature.</w:t>
      </w:r>
    </w:p>
    <w:p w14:paraId="560C3625" w14:textId="77777777" w:rsidR="007F484E" w:rsidRPr="0067168C" w:rsidRDefault="007F484E" w:rsidP="002A139C">
      <w:pPr>
        <w:rPr>
          <w:highlight w:val="yellow"/>
          <w:lang w:val="en-GB"/>
        </w:rPr>
      </w:pPr>
    </w:p>
    <w:p w14:paraId="47ED1F2F" w14:textId="0B033355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3.</w:t>
      </w:r>
      <w:r w:rsidR="0006559A" w:rsidRPr="0067168C">
        <w:rPr>
          <w:highlight w:val="yellow"/>
          <w:lang w:val="en-GB"/>
        </w:rPr>
        <w:t>2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Transfer the upper phase (~300-35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>) to a new tube containing 1 m</w:t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EtOH</w:t>
      </w:r>
      <w:r w:rsidR="0006559A" w:rsidRPr="0067168C">
        <w:rPr>
          <w:highlight w:val="yellow"/>
          <w:lang w:val="en-GB"/>
        </w:rPr>
        <w:t xml:space="preserve">, </w:t>
      </w:r>
      <w:r w:rsidR="00736629" w:rsidRPr="0067168C">
        <w:rPr>
          <w:highlight w:val="yellow"/>
          <w:lang w:val="en-GB"/>
        </w:rPr>
        <w:t xml:space="preserve">4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 w:rsidDel="00657DB8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of 7.5</w:t>
      </w:r>
      <w:r w:rsidR="00687D4D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M NH</w:t>
      </w:r>
      <w:r w:rsidR="00736629" w:rsidRPr="0067168C">
        <w:rPr>
          <w:highlight w:val="yellow"/>
          <w:vertAlign w:val="subscript"/>
          <w:lang w:val="en-GB"/>
        </w:rPr>
        <w:t>4</w:t>
      </w:r>
      <w:r w:rsidR="00736629" w:rsidRPr="0067168C">
        <w:rPr>
          <w:highlight w:val="yellow"/>
          <w:lang w:val="en-GB"/>
        </w:rPr>
        <w:t>AC</w:t>
      </w:r>
      <w:r w:rsidR="0006559A" w:rsidRPr="0067168C">
        <w:rPr>
          <w:highlight w:val="yellow"/>
          <w:lang w:val="en-GB"/>
        </w:rPr>
        <w:t xml:space="preserve"> and 1 </w:t>
      </w:r>
      <w:r w:rsidR="0006559A" w:rsidRPr="0067168C">
        <w:rPr>
          <w:highlight w:val="yellow"/>
          <w:lang w:val="en-GB"/>
        </w:rPr>
        <w:sym w:font="Symbol" w:char="F06D"/>
      </w:r>
      <w:r w:rsidR="0006559A" w:rsidRPr="0067168C">
        <w:rPr>
          <w:highlight w:val="yellow"/>
          <w:lang w:val="en-GB"/>
        </w:rPr>
        <w:t xml:space="preserve">L of glycogen (10 </w:t>
      </w:r>
      <w:r w:rsidR="0006559A" w:rsidRPr="0067168C">
        <w:rPr>
          <w:highlight w:val="yellow"/>
          <w:lang w:val="en-GB"/>
        </w:rPr>
        <w:sym w:font="Symbol" w:char="F06D"/>
      </w:r>
      <w:r w:rsidR="0006559A" w:rsidRPr="0067168C">
        <w:rPr>
          <w:highlight w:val="yellow"/>
          <w:lang w:val="en-GB"/>
        </w:rPr>
        <w:t>g/</w:t>
      </w:r>
      <w:r w:rsidR="0006559A" w:rsidRPr="0067168C">
        <w:rPr>
          <w:highlight w:val="yellow"/>
          <w:lang w:val="en-GB"/>
        </w:rPr>
        <w:sym w:font="Symbol" w:char="F06D"/>
      </w:r>
      <w:r w:rsidR="0006559A" w:rsidRPr="0067168C">
        <w:rPr>
          <w:highlight w:val="yellow"/>
          <w:lang w:val="en-GB"/>
        </w:rPr>
        <w:t>L)</w:t>
      </w:r>
      <w:r w:rsidR="00736629" w:rsidRPr="0067168C">
        <w:rPr>
          <w:highlight w:val="yellow"/>
          <w:lang w:val="en-GB"/>
        </w:rPr>
        <w:t>. Mix by flipping the tube a few times.</w:t>
      </w:r>
    </w:p>
    <w:p w14:paraId="0BB3F640" w14:textId="77777777" w:rsidR="007F484E" w:rsidRPr="0067168C" w:rsidRDefault="007F484E" w:rsidP="002A139C">
      <w:pPr>
        <w:rPr>
          <w:highlight w:val="yellow"/>
          <w:lang w:val="en-GB"/>
        </w:rPr>
      </w:pPr>
    </w:p>
    <w:p w14:paraId="12546B06" w14:textId="41509AC3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3.</w:t>
      </w:r>
      <w:r w:rsidR="0006559A" w:rsidRPr="0067168C">
        <w:rPr>
          <w:highlight w:val="yellow"/>
          <w:lang w:val="en-GB"/>
        </w:rPr>
        <w:t>3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Incubate at -80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 for 2 h or overnight at -20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.</w:t>
      </w:r>
    </w:p>
    <w:p w14:paraId="5994C8D1" w14:textId="77777777" w:rsidR="007F484E" w:rsidRPr="0067168C" w:rsidRDefault="007F484E" w:rsidP="002A139C">
      <w:pPr>
        <w:rPr>
          <w:lang w:val="en-GB"/>
        </w:rPr>
      </w:pPr>
    </w:p>
    <w:p w14:paraId="4B9A8073" w14:textId="7EA6B2D6" w:rsidR="00736629" w:rsidRPr="0067168C" w:rsidRDefault="00660A60" w:rsidP="002A139C">
      <w:pPr>
        <w:rPr>
          <w:lang w:val="en-GB"/>
        </w:rPr>
      </w:pPr>
      <w:r w:rsidRPr="0067168C">
        <w:rPr>
          <w:lang w:val="en-GB"/>
        </w:rPr>
        <w:t xml:space="preserve">NOTE: </w:t>
      </w:r>
      <w:r w:rsidR="00736629" w:rsidRPr="0067168C">
        <w:rPr>
          <w:lang w:val="en-GB"/>
        </w:rPr>
        <w:t>The procedure can be paused here.</w:t>
      </w:r>
    </w:p>
    <w:p w14:paraId="11FAB23F" w14:textId="77777777" w:rsidR="007F484E" w:rsidRPr="0067168C" w:rsidRDefault="007F484E" w:rsidP="002A139C">
      <w:pPr>
        <w:rPr>
          <w:lang w:val="en-GB"/>
        </w:rPr>
      </w:pPr>
    </w:p>
    <w:p w14:paraId="013E8942" w14:textId="4E8A94BF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5</w:t>
      </w:r>
      <w:r w:rsidR="00736629" w:rsidRPr="0067168C">
        <w:rPr>
          <w:lang w:val="en-GB"/>
        </w:rPr>
        <w:t>.3.</w:t>
      </w:r>
      <w:r w:rsidR="00140553" w:rsidRPr="0067168C">
        <w:rPr>
          <w:lang w:val="en-GB"/>
        </w:rPr>
        <w:t>4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Repeat steps from </w:t>
      </w:r>
      <w:r w:rsidR="00DE100E" w:rsidRPr="0067168C">
        <w:rPr>
          <w:lang w:val="en-GB"/>
        </w:rPr>
        <w:t>4</w:t>
      </w:r>
      <w:r w:rsidR="00736629" w:rsidRPr="0067168C">
        <w:rPr>
          <w:lang w:val="en-GB"/>
        </w:rPr>
        <w:t>.1</w:t>
      </w:r>
      <w:r w:rsidR="00DE100E" w:rsidRPr="0067168C">
        <w:rPr>
          <w:lang w:val="en-GB"/>
        </w:rPr>
        <w:t>5</w:t>
      </w:r>
      <w:r w:rsidR="00736629" w:rsidRPr="0067168C">
        <w:rPr>
          <w:lang w:val="en-GB"/>
        </w:rPr>
        <w:t xml:space="preserve"> to </w:t>
      </w:r>
      <w:r w:rsidR="00DE100E" w:rsidRPr="0067168C">
        <w:rPr>
          <w:lang w:val="en-GB"/>
        </w:rPr>
        <w:t>4</w:t>
      </w:r>
      <w:r w:rsidR="00736629" w:rsidRPr="0067168C">
        <w:rPr>
          <w:lang w:val="en-GB"/>
        </w:rPr>
        <w:t>.21.</w:t>
      </w:r>
    </w:p>
    <w:p w14:paraId="3BE8E107" w14:textId="77777777" w:rsidR="007F484E" w:rsidRPr="0067168C" w:rsidRDefault="007F484E" w:rsidP="002A139C">
      <w:pPr>
        <w:rPr>
          <w:lang w:val="en-GB"/>
        </w:rPr>
      </w:pPr>
    </w:p>
    <w:p w14:paraId="57245568" w14:textId="44BB0D62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5</w:t>
      </w:r>
      <w:r w:rsidR="00736629" w:rsidRPr="0067168C">
        <w:rPr>
          <w:highlight w:val="yellow"/>
          <w:lang w:val="en-GB"/>
        </w:rPr>
        <w:t>.3.</w:t>
      </w:r>
      <w:r w:rsidR="00140553" w:rsidRPr="0067168C">
        <w:rPr>
          <w:highlight w:val="yellow"/>
          <w:lang w:val="en-GB"/>
        </w:rPr>
        <w:t>5</w:t>
      </w:r>
      <w:r w:rsidR="00BB60A9" w:rsidRPr="0067168C">
        <w:rPr>
          <w:highlight w:val="yellow"/>
          <w:lang w:val="en-GB"/>
        </w:rPr>
        <w:t xml:space="preserve">. </w:t>
      </w:r>
      <w:r w:rsidR="00736629" w:rsidRPr="0067168C">
        <w:rPr>
          <w:highlight w:val="yellow"/>
          <w:lang w:val="en-GB"/>
        </w:rPr>
        <w:t xml:space="preserve">Resuspend the </w:t>
      </w:r>
      <w:r w:rsidR="00DE100E" w:rsidRPr="0067168C">
        <w:rPr>
          <w:highlight w:val="yellow"/>
          <w:lang w:val="en-GB"/>
        </w:rPr>
        <w:t xml:space="preserve">RNA </w:t>
      </w:r>
      <w:r w:rsidR="00736629" w:rsidRPr="0067168C">
        <w:rPr>
          <w:highlight w:val="yellow"/>
          <w:lang w:val="en-GB"/>
        </w:rPr>
        <w:t xml:space="preserve">pellet in 1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 w:rsidDel="00657DB8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of RNase/DNase</w:t>
      </w:r>
      <w:r w:rsidR="00D628C5" w:rsidRPr="0067168C">
        <w:rPr>
          <w:highlight w:val="yellow"/>
          <w:lang w:val="en-GB"/>
        </w:rPr>
        <w:t>-</w:t>
      </w:r>
      <w:r w:rsidR="00736629" w:rsidRPr="0067168C">
        <w:rPr>
          <w:highlight w:val="yellow"/>
          <w:lang w:val="en-GB"/>
        </w:rPr>
        <w:t>free H</w:t>
      </w:r>
      <w:r w:rsidR="00736629" w:rsidRPr="0067168C">
        <w:rPr>
          <w:highlight w:val="yellow"/>
          <w:vertAlign w:val="subscript"/>
          <w:lang w:val="en-GB"/>
        </w:rPr>
        <w:t>2</w:t>
      </w:r>
      <w:r w:rsidR="00923BE7" w:rsidRPr="0067168C">
        <w:rPr>
          <w:highlight w:val="yellow"/>
          <w:lang w:val="en-GB"/>
        </w:rPr>
        <w:t>O</w:t>
      </w:r>
      <w:r w:rsidR="00736629" w:rsidRPr="0067168C">
        <w:rPr>
          <w:highlight w:val="yellow"/>
          <w:lang w:val="en-GB"/>
        </w:rPr>
        <w:t xml:space="preserve"> and </w:t>
      </w:r>
      <w:r w:rsidR="00923BE7" w:rsidRPr="0067168C">
        <w:rPr>
          <w:highlight w:val="yellow"/>
          <w:lang w:val="en-GB"/>
        </w:rPr>
        <w:t>transfer</w:t>
      </w:r>
      <w:r w:rsidR="00736629" w:rsidRPr="0067168C">
        <w:rPr>
          <w:highlight w:val="yellow"/>
          <w:lang w:val="en-GB"/>
        </w:rPr>
        <w:t xml:space="preserve"> the tubes </w:t>
      </w:r>
      <w:r w:rsidR="006C6318" w:rsidRPr="0067168C">
        <w:rPr>
          <w:highlight w:val="yellow"/>
          <w:lang w:val="en-GB"/>
        </w:rPr>
        <w:t>immediately</w:t>
      </w:r>
      <w:r w:rsidR="00736629" w:rsidRPr="0067168C">
        <w:rPr>
          <w:highlight w:val="yellow"/>
          <w:lang w:val="en-GB"/>
        </w:rPr>
        <w:t xml:space="preserve"> on ice.</w:t>
      </w:r>
    </w:p>
    <w:p w14:paraId="700DA0FB" w14:textId="77777777" w:rsidR="007F484E" w:rsidRPr="0067168C" w:rsidRDefault="007F484E" w:rsidP="002A139C">
      <w:pPr>
        <w:rPr>
          <w:lang w:val="en-GB"/>
        </w:rPr>
      </w:pPr>
    </w:p>
    <w:p w14:paraId="3C5A6937" w14:textId="1E39C545" w:rsidR="00D82660" w:rsidRPr="0067168C" w:rsidRDefault="0021032E" w:rsidP="002A139C">
      <w:pPr>
        <w:rPr>
          <w:lang w:val="en-GB"/>
        </w:rPr>
      </w:pPr>
      <w:r w:rsidRPr="0067168C">
        <w:rPr>
          <w:lang w:val="en-GB"/>
        </w:rPr>
        <w:t>5</w:t>
      </w:r>
      <w:r w:rsidR="00736629" w:rsidRPr="0067168C">
        <w:rPr>
          <w:lang w:val="en-GB"/>
        </w:rPr>
        <w:t>.3.</w:t>
      </w:r>
      <w:r w:rsidR="00140553" w:rsidRPr="0067168C">
        <w:rPr>
          <w:lang w:val="en-GB"/>
        </w:rPr>
        <w:t>6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Freeze the samples at -20</w:t>
      </w:r>
      <w:r w:rsidR="00DE100E" w:rsidRPr="0067168C">
        <w:rPr>
          <w:lang w:val="en-GB"/>
        </w:rPr>
        <w:t xml:space="preserve"> </w:t>
      </w:r>
      <w:r w:rsidR="00C829F7" w:rsidRPr="0067168C">
        <w:rPr>
          <w:lang w:val="en-GB"/>
        </w:rPr>
        <w:t>°C</w:t>
      </w:r>
      <w:r w:rsidR="00DE100E" w:rsidRPr="0067168C">
        <w:rPr>
          <w:lang w:val="en-GB"/>
        </w:rPr>
        <w:t>.</w:t>
      </w:r>
      <w:r w:rsidR="00923BE7" w:rsidRPr="0067168C">
        <w:rPr>
          <w:lang w:val="en-GB"/>
        </w:rPr>
        <w:t xml:space="preserve"> </w:t>
      </w:r>
    </w:p>
    <w:p w14:paraId="0DB56AF9" w14:textId="77777777" w:rsidR="00D82660" w:rsidRPr="0067168C" w:rsidRDefault="00D82660" w:rsidP="002A139C">
      <w:pPr>
        <w:rPr>
          <w:lang w:val="en-GB"/>
        </w:rPr>
      </w:pPr>
    </w:p>
    <w:p w14:paraId="5A53F1B1" w14:textId="1F6C4316" w:rsidR="00736629" w:rsidRPr="0067168C" w:rsidRDefault="007B22E4" w:rsidP="002A139C">
      <w:pPr>
        <w:rPr>
          <w:lang w:val="en-GB"/>
        </w:rPr>
      </w:pPr>
      <w:r w:rsidRPr="0067168C">
        <w:rPr>
          <w:lang w:val="en-GB"/>
        </w:rPr>
        <w:t>NOTE</w:t>
      </w:r>
      <w:r w:rsidR="00D82660" w:rsidRPr="0067168C">
        <w:rPr>
          <w:lang w:val="en-GB"/>
        </w:rPr>
        <w:t xml:space="preserve">: </w:t>
      </w:r>
      <w:r w:rsidR="00923BE7" w:rsidRPr="0067168C">
        <w:rPr>
          <w:lang w:val="en-GB"/>
        </w:rPr>
        <w:t xml:space="preserve">RNA can be stored at -20 °C up to </w:t>
      </w:r>
      <w:r w:rsidR="00E26DE4" w:rsidRPr="0067168C">
        <w:rPr>
          <w:lang w:val="en-GB"/>
        </w:rPr>
        <w:t xml:space="preserve">a </w:t>
      </w:r>
      <w:r w:rsidR="00CD7700" w:rsidRPr="0067168C">
        <w:rPr>
          <w:lang w:val="en-GB"/>
        </w:rPr>
        <w:t xml:space="preserve">month and at -80 °C up to </w:t>
      </w:r>
      <w:r w:rsidR="00923BE7" w:rsidRPr="0067168C">
        <w:rPr>
          <w:lang w:val="en-GB"/>
        </w:rPr>
        <w:t>1 year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The procedure can be paused here</w:t>
      </w:r>
      <w:r w:rsidR="00DE100E" w:rsidRPr="0067168C">
        <w:rPr>
          <w:lang w:val="en-GB"/>
        </w:rPr>
        <w:t xml:space="preserve"> or proceed to RNA electrophoresis.</w:t>
      </w:r>
    </w:p>
    <w:p w14:paraId="6944141C" w14:textId="77777777" w:rsidR="0021032E" w:rsidRPr="0067168C" w:rsidRDefault="0021032E" w:rsidP="002A139C">
      <w:pPr>
        <w:rPr>
          <w:b/>
          <w:lang w:val="en-GB"/>
        </w:rPr>
      </w:pPr>
    </w:p>
    <w:p w14:paraId="616C0304" w14:textId="70D22AE3" w:rsidR="00736629" w:rsidRPr="0067168C" w:rsidRDefault="0021032E" w:rsidP="002A139C">
      <w:pPr>
        <w:rPr>
          <w:b/>
          <w:lang w:val="en-GB"/>
        </w:rPr>
      </w:pPr>
      <w:r w:rsidRPr="0067168C">
        <w:rPr>
          <w:b/>
          <w:highlight w:val="yellow"/>
          <w:lang w:val="en-GB"/>
        </w:rPr>
        <w:t>6</w:t>
      </w:r>
      <w:r w:rsidR="00736629" w:rsidRPr="0067168C">
        <w:rPr>
          <w:b/>
          <w:highlight w:val="yellow"/>
          <w:lang w:val="en-GB"/>
        </w:rPr>
        <w:t>. RNA electrophoresis</w:t>
      </w:r>
      <w:r w:rsidR="00736629" w:rsidRPr="0067168C">
        <w:rPr>
          <w:b/>
          <w:lang w:val="en-GB"/>
        </w:rPr>
        <w:t xml:space="preserve"> </w:t>
      </w:r>
    </w:p>
    <w:p w14:paraId="6979F277" w14:textId="77777777" w:rsidR="007F484E" w:rsidRPr="0067168C" w:rsidRDefault="007F484E" w:rsidP="002A139C">
      <w:pPr>
        <w:rPr>
          <w:lang w:val="en-GB"/>
        </w:rPr>
      </w:pPr>
    </w:p>
    <w:p w14:paraId="07BCA9FE" w14:textId="4054EF89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6</w:t>
      </w:r>
      <w:r w:rsidR="00736629" w:rsidRPr="0067168C">
        <w:rPr>
          <w:lang w:val="en-GB"/>
        </w:rPr>
        <w:t>.1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Spray the electrophoresis equipment (tank, tray, comb) with 1% SDS, leave for 15 min and rinse with plenty of ddH</w:t>
      </w:r>
      <w:r w:rsidR="00736629" w:rsidRPr="0067168C">
        <w:rPr>
          <w:vertAlign w:val="subscript"/>
          <w:lang w:val="en-GB"/>
        </w:rPr>
        <w:t>2</w:t>
      </w:r>
      <w:r w:rsidR="00736629" w:rsidRPr="0067168C">
        <w:rPr>
          <w:lang w:val="en-GB"/>
        </w:rPr>
        <w:t>O.</w:t>
      </w:r>
    </w:p>
    <w:p w14:paraId="0657B5C5" w14:textId="77777777" w:rsidR="007F484E" w:rsidRPr="0067168C" w:rsidRDefault="007F484E" w:rsidP="002A139C">
      <w:pPr>
        <w:rPr>
          <w:highlight w:val="yellow"/>
          <w:lang w:val="en-GB"/>
        </w:rPr>
      </w:pPr>
    </w:p>
    <w:p w14:paraId="6BD21A36" w14:textId="46B67C97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6</w:t>
      </w:r>
      <w:r w:rsidR="00736629" w:rsidRPr="0067168C">
        <w:rPr>
          <w:highlight w:val="yellow"/>
          <w:lang w:val="en-GB"/>
        </w:rPr>
        <w:t>.2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Dissolve 1.5 g of agarose in 127.5 m</w:t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ddH</w:t>
      </w:r>
      <w:r w:rsidR="00736629" w:rsidRPr="0067168C">
        <w:rPr>
          <w:highlight w:val="yellow"/>
          <w:vertAlign w:val="subscript"/>
          <w:lang w:val="en-GB"/>
        </w:rPr>
        <w:t>2</w:t>
      </w:r>
      <w:r w:rsidR="00923BE7" w:rsidRPr="0067168C">
        <w:rPr>
          <w:highlight w:val="yellow"/>
          <w:lang w:val="en-GB"/>
        </w:rPr>
        <w:t>O</w:t>
      </w:r>
      <w:r w:rsidR="00F37CC8" w:rsidRPr="0067168C">
        <w:rPr>
          <w:highlight w:val="yellow"/>
          <w:lang w:val="en-GB"/>
        </w:rPr>
        <w:t xml:space="preserve"> by </w:t>
      </w:r>
      <w:r w:rsidR="00C11963" w:rsidRPr="0067168C">
        <w:rPr>
          <w:highlight w:val="yellow"/>
          <w:lang w:val="en-GB"/>
        </w:rPr>
        <w:t xml:space="preserve">heating it </w:t>
      </w:r>
      <w:r w:rsidR="00F37CC8" w:rsidRPr="0067168C">
        <w:rPr>
          <w:highlight w:val="yellow"/>
          <w:lang w:val="en-GB"/>
        </w:rPr>
        <w:t>in the microwave.</w:t>
      </w:r>
      <w:r w:rsidR="00F37CC8" w:rsidRPr="0067168C">
        <w:rPr>
          <w:lang w:val="en-GB"/>
        </w:rPr>
        <w:t xml:space="preserve"> </w:t>
      </w:r>
    </w:p>
    <w:p w14:paraId="6DE507AD" w14:textId="77777777" w:rsidR="007F484E" w:rsidRPr="0067168C" w:rsidRDefault="007F484E" w:rsidP="002A139C">
      <w:pPr>
        <w:rPr>
          <w:highlight w:val="yellow"/>
          <w:lang w:val="en-GB"/>
        </w:rPr>
      </w:pPr>
    </w:p>
    <w:p w14:paraId="76447882" w14:textId="49AA19CB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6</w:t>
      </w:r>
      <w:r w:rsidR="00736629" w:rsidRPr="0067168C">
        <w:rPr>
          <w:highlight w:val="yellow"/>
          <w:lang w:val="en-GB"/>
        </w:rPr>
        <w:t>.3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Add 15 m</w:t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10x MOPS and 7.5 m</w:t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37% formaldehyde </w:t>
      </w:r>
      <w:r w:rsidR="00F050C0" w:rsidRPr="0067168C">
        <w:rPr>
          <w:highlight w:val="yellow"/>
          <w:lang w:val="en-GB"/>
        </w:rPr>
        <w:t xml:space="preserve">to the agarose solution </w:t>
      </w:r>
      <w:r w:rsidR="00736629" w:rsidRPr="0067168C">
        <w:rPr>
          <w:highlight w:val="yellow"/>
          <w:lang w:val="en-GB"/>
        </w:rPr>
        <w:t>(total volume is 150 m</w:t>
      </w:r>
      <w:r w:rsidR="000F2B7F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>).</w:t>
      </w:r>
    </w:p>
    <w:p w14:paraId="06647222" w14:textId="77777777" w:rsidR="007F484E" w:rsidRPr="0067168C" w:rsidRDefault="007F484E" w:rsidP="002A139C">
      <w:pPr>
        <w:rPr>
          <w:lang w:val="en-GB"/>
        </w:rPr>
      </w:pPr>
    </w:p>
    <w:p w14:paraId="3BD00CD6" w14:textId="680480C2" w:rsidR="00736629" w:rsidRPr="0067168C" w:rsidRDefault="00736629" w:rsidP="002A139C">
      <w:pPr>
        <w:rPr>
          <w:lang w:val="en-GB"/>
        </w:rPr>
      </w:pPr>
      <w:r w:rsidRPr="0067168C">
        <w:rPr>
          <w:lang w:val="en-GB"/>
        </w:rPr>
        <w:t>CAUTION: Formaldehyde is toxic and should be handled under a fume hood. Always wear a lab coat, protective gloves</w:t>
      </w:r>
      <w:r w:rsidR="00E26DE4" w:rsidRPr="0067168C">
        <w:rPr>
          <w:lang w:val="en-GB"/>
        </w:rPr>
        <w:t>,</w:t>
      </w:r>
      <w:r w:rsidRPr="0067168C">
        <w:rPr>
          <w:lang w:val="en-GB"/>
        </w:rPr>
        <w:t xml:space="preserve"> and glasses when working with formaldehyde. Dispose</w:t>
      </w:r>
      <w:r w:rsidR="00E26DE4" w:rsidRPr="0067168C">
        <w:rPr>
          <w:lang w:val="en-GB"/>
        </w:rPr>
        <w:t xml:space="preserve"> of the</w:t>
      </w:r>
      <w:r w:rsidRPr="0067168C">
        <w:rPr>
          <w:lang w:val="en-GB"/>
        </w:rPr>
        <w:t xml:space="preserve"> waste according to institutional regulations.</w:t>
      </w:r>
    </w:p>
    <w:p w14:paraId="567B469C" w14:textId="77777777" w:rsidR="007F484E" w:rsidRPr="0067168C" w:rsidRDefault="007F484E" w:rsidP="002A139C">
      <w:pPr>
        <w:rPr>
          <w:lang w:val="en-GB"/>
        </w:rPr>
      </w:pPr>
    </w:p>
    <w:p w14:paraId="276C7DBC" w14:textId="4C6B97A9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6</w:t>
      </w:r>
      <w:r w:rsidR="00736629" w:rsidRPr="0067168C">
        <w:rPr>
          <w:highlight w:val="yellow"/>
          <w:lang w:val="en-GB"/>
        </w:rPr>
        <w:t>.4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Add </w:t>
      </w:r>
      <w:r w:rsidR="00E26DE4" w:rsidRPr="0067168C">
        <w:rPr>
          <w:highlight w:val="yellow"/>
          <w:lang w:val="en-GB"/>
        </w:rPr>
        <w:t xml:space="preserve">an </w:t>
      </w:r>
      <w:r w:rsidR="00736629" w:rsidRPr="0067168C">
        <w:rPr>
          <w:highlight w:val="yellow"/>
          <w:lang w:val="en-GB"/>
        </w:rPr>
        <w:t>appropriate amount of a gel stain of choice</w:t>
      </w:r>
      <w:r w:rsidR="00F050C0" w:rsidRPr="0067168C">
        <w:rPr>
          <w:highlight w:val="yellow"/>
          <w:lang w:val="en-GB"/>
        </w:rPr>
        <w:t xml:space="preserve"> to the agarose solution</w:t>
      </w:r>
      <w:r w:rsidR="00736629" w:rsidRPr="0067168C">
        <w:rPr>
          <w:highlight w:val="yellow"/>
          <w:lang w:val="en-GB"/>
        </w:rPr>
        <w:t xml:space="preserve"> (e.g.</w:t>
      </w:r>
      <w:r w:rsidR="00660A60" w:rsidRPr="0067168C">
        <w:rPr>
          <w:highlight w:val="yellow"/>
          <w:lang w:val="en-GB"/>
        </w:rPr>
        <w:t>,</w:t>
      </w:r>
      <w:r w:rsidR="00736629" w:rsidRPr="0067168C">
        <w:rPr>
          <w:highlight w:val="yellow"/>
          <w:lang w:val="en-GB"/>
        </w:rPr>
        <w:t xml:space="preserve"> 15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 w:rsidDel="00657DB8">
        <w:rPr>
          <w:highlight w:val="yellow"/>
          <w:lang w:val="en-GB"/>
        </w:rPr>
        <w:t xml:space="preserve"> </w:t>
      </w:r>
      <w:r w:rsidR="00DE100E" w:rsidRPr="0067168C">
        <w:rPr>
          <w:highlight w:val="yellow"/>
          <w:lang w:val="en-GB"/>
        </w:rPr>
        <w:t xml:space="preserve">of </w:t>
      </w:r>
      <w:r w:rsidR="00736629" w:rsidRPr="0067168C">
        <w:rPr>
          <w:highlight w:val="yellow"/>
          <w:lang w:val="en-GB"/>
        </w:rPr>
        <w:t>SYBR Safe DNA gel stain).</w:t>
      </w:r>
      <w:r w:rsidR="00B167F8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Mix well and pour the agarose to the tray.</w:t>
      </w:r>
    </w:p>
    <w:p w14:paraId="30E0488D" w14:textId="274C064B" w:rsidR="00D82660" w:rsidRPr="0067168C" w:rsidRDefault="00D82660" w:rsidP="002A139C">
      <w:pPr>
        <w:rPr>
          <w:lang w:val="en-GB"/>
        </w:rPr>
      </w:pPr>
    </w:p>
    <w:p w14:paraId="2A9A2026" w14:textId="64915C38" w:rsidR="00D82660" w:rsidRPr="0067168C" w:rsidRDefault="00D82660" w:rsidP="002A139C">
      <w:pPr>
        <w:rPr>
          <w:lang w:val="en-GB"/>
        </w:rPr>
      </w:pPr>
      <w:r w:rsidRPr="0067168C">
        <w:rPr>
          <w:lang w:val="en-GB"/>
        </w:rPr>
        <w:t>6.</w:t>
      </w:r>
      <w:r w:rsidR="00B167F8" w:rsidRPr="0067168C">
        <w:rPr>
          <w:lang w:val="en-GB"/>
        </w:rPr>
        <w:t>5</w:t>
      </w:r>
      <w:r w:rsidR="00BB60A9" w:rsidRPr="0067168C">
        <w:rPr>
          <w:lang w:val="en-GB"/>
        </w:rPr>
        <w:t xml:space="preserve">. </w:t>
      </w:r>
      <w:r w:rsidRPr="0067168C">
        <w:rPr>
          <w:lang w:val="en-GB"/>
        </w:rPr>
        <w:t>Insert a comb</w:t>
      </w:r>
      <w:r w:rsidR="000F2B7F" w:rsidRPr="0067168C">
        <w:rPr>
          <w:lang w:val="en-GB"/>
        </w:rPr>
        <w:t xml:space="preserve"> in the gel immediately</w:t>
      </w:r>
      <w:r w:rsidRPr="0067168C">
        <w:rPr>
          <w:lang w:val="en-GB"/>
        </w:rPr>
        <w:t>.</w:t>
      </w:r>
    </w:p>
    <w:p w14:paraId="5250BAB8" w14:textId="77777777" w:rsidR="007F484E" w:rsidRPr="0067168C" w:rsidRDefault="007F484E" w:rsidP="002A139C">
      <w:pPr>
        <w:rPr>
          <w:lang w:val="en-GB"/>
        </w:rPr>
      </w:pPr>
    </w:p>
    <w:p w14:paraId="082064CD" w14:textId="1356EB47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6</w:t>
      </w:r>
      <w:r w:rsidR="00736629" w:rsidRPr="0067168C">
        <w:rPr>
          <w:lang w:val="en-GB"/>
        </w:rPr>
        <w:t>.</w:t>
      </w:r>
      <w:r w:rsidR="00B167F8" w:rsidRPr="0067168C">
        <w:rPr>
          <w:lang w:val="en-GB"/>
        </w:rPr>
        <w:t>6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 xml:space="preserve">Leave it for 45 min under the fume hood. Cover the tray with </w:t>
      </w:r>
      <w:proofErr w:type="spellStart"/>
      <w:r w:rsidR="00736629" w:rsidRPr="0067168C">
        <w:rPr>
          <w:lang w:val="en-GB"/>
        </w:rPr>
        <w:t>aluminum</w:t>
      </w:r>
      <w:proofErr w:type="spellEnd"/>
      <w:r w:rsidR="00736629" w:rsidRPr="0067168C">
        <w:rPr>
          <w:lang w:val="en-GB"/>
        </w:rPr>
        <w:t xml:space="preserve"> foil when using a light</w:t>
      </w:r>
      <w:r w:rsidR="00E26DE4" w:rsidRPr="0067168C">
        <w:rPr>
          <w:lang w:val="en-GB"/>
        </w:rPr>
        <w:t>-</w:t>
      </w:r>
      <w:r w:rsidR="00736629" w:rsidRPr="0067168C">
        <w:rPr>
          <w:lang w:val="en-GB"/>
        </w:rPr>
        <w:t>sensitive gel stain.</w:t>
      </w:r>
    </w:p>
    <w:p w14:paraId="7E17FBD5" w14:textId="77777777" w:rsidR="007F484E" w:rsidRPr="0067168C" w:rsidRDefault="007F484E" w:rsidP="002A139C">
      <w:pPr>
        <w:rPr>
          <w:lang w:val="en-GB"/>
        </w:rPr>
      </w:pPr>
    </w:p>
    <w:p w14:paraId="5DC7B53B" w14:textId="0DEEC682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6</w:t>
      </w:r>
      <w:r w:rsidR="00736629" w:rsidRPr="0067168C">
        <w:rPr>
          <w:lang w:val="en-GB"/>
        </w:rPr>
        <w:t>.</w:t>
      </w:r>
      <w:r w:rsidR="00B167F8" w:rsidRPr="0067168C">
        <w:rPr>
          <w:lang w:val="en-GB"/>
        </w:rPr>
        <w:t>7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Prepare 600 m</w:t>
      </w:r>
      <w:r w:rsidR="00660A60" w:rsidRPr="0067168C">
        <w:rPr>
          <w:lang w:val="en-GB"/>
        </w:rPr>
        <w:t>L</w:t>
      </w:r>
      <w:r w:rsidR="00736629" w:rsidRPr="0067168C">
        <w:rPr>
          <w:lang w:val="en-GB"/>
        </w:rPr>
        <w:t xml:space="preserve"> of 1x MOPS buffer.</w:t>
      </w:r>
    </w:p>
    <w:p w14:paraId="79251628" w14:textId="77777777" w:rsidR="007F484E" w:rsidRPr="0067168C" w:rsidRDefault="007F484E" w:rsidP="002A139C">
      <w:pPr>
        <w:rPr>
          <w:lang w:val="en-GB"/>
        </w:rPr>
      </w:pPr>
    </w:p>
    <w:p w14:paraId="4C58834D" w14:textId="6869B2D5" w:rsidR="00736629" w:rsidRPr="0067168C" w:rsidRDefault="0021032E" w:rsidP="002A139C">
      <w:pPr>
        <w:rPr>
          <w:lang w:val="en-GB"/>
        </w:rPr>
      </w:pPr>
      <w:r w:rsidRPr="0067168C">
        <w:rPr>
          <w:lang w:val="en-GB"/>
        </w:rPr>
        <w:t>6</w:t>
      </w:r>
      <w:r w:rsidR="00736629" w:rsidRPr="0067168C">
        <w:rPr>
          <w:lang w:val="en-GB"/>
        </w:rPr>
        <w:t>.</w:t>
      </w:r>
      <w:r w:rsidR="00B167F8" w:rsidRPr="0067168C">
        <w:rPr>
          <w:lang w:val="en-GB"/>
        </w:rPr>
        <w:t>8</w:t>
      </w:r>
      <w:r w:rsidRPr="0067168C">
        <w:rPr>
          <w:lang w:val="en-GB"/>
        </w:rPr>
        <w:t>.</w:t>
      </w:r>
      <w:r w:rsidR="00BB60A9" w:rsidRPr="0067168C">
        <w:rPr>
          <w:lang w:val="en-GB"/>
        </w:rPr>
        <w:t xml:space="preserve"> </w:t>
      </w:r>
      <w:r w:rsidR="00736629" w:rsidRPr="0067168C">
        <w:rPr>
          <w:lang w:val="en-GB"/>
        </w:rPr>
        <w:t>RNA sample</w:t>
      </w:r>
      <w:r w:rsidR="00344631" w:rsidRPr="0067168C">
        <w:rPr>
          <w:lang w:val="en-GB"/>
        </w:rPr>
        <w:t xml:space="preserve"> preparation</w:t>
      </w:r>
    </w:p>
    <w:p w14:paraId="1ECFFF6F" w14:textId="77777777" w:rsidR="007F484E" w:rsidRPr="0067168C" w:rsidRDefault="007F484E" w:rsidP="002A139C">
      <w:pPr>
        <w:rPr>
          <w:lang w:val="en-GB"/>
        </w:rPr>
      </w:pPr>
    </w:p>
    <w:p w14:paraId="3CF1E0E4" w14:textId="1F7AD33F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6</w:t>
      </w:r>
      <w:r w:rsidR="00736629" w:rsidRPr="0067168C">
        <w:rPr>
          <w:highlight w:val="yellow"/>
          <w:lang w:val="en-GB"/>
        </w:rPr>
        <w:t>.</w:t>
      </w:r>
      <w:r w:rsidR="00B167F8" w:rsidRPr="0067168C">
        <w:rPr>
          <w:highlight w:val="yellow"/>
          <w:lang w:val="en-GB"/>
        </w:rPr>
        <w:t>8</w:t>
      </w:r>
      <w:r w:rsidR="00736629" w:rsidRPr="0067168C">
        <w:rPr>
          <w:highlight w:val="yellow"/>
          <w:lang w:val="en-GB"/>
        </w:rPr>
        <w:t>.1</w:t>
      </w:r>
      <w:r w:rsidRPr="0067168C">
        <w:rPr>
          <w:highlight w:val="yellow"/>
          <w:lang w:val="en-GB"/>
        </w:rPr>
        <w:t>.</w:t>
      </w:r>
      <w:r w:rsidR="00BB60A9" w:rsidRPr="0067168C">
        <w:rPr>
          <w:highlight w:val="yellow"/>
          <w:lang w:val="en-GB"/>
        </w:rPr>
        <w:t xml:space="preserve"> </w:t>
      </w:r>
      <w:r w:rsidR="000D4D06" w:rsidRPr="0067168C">
        <w:rPr>
          <w:highlight w:val="yellow"/>
          <w:lang w:val="en-GB"/>
        </w:rPr>
        <w:t>In a 1.5 m</w:t>
      </w:r>
      <w:r w:rsidR="00660A60" w:rsidRPr="0067168C">
        <w:rPr>
          <w:highlight w:val="yellow"/>
          <w:lang w:val="en-GB"/>
        </w:rPr>
        <w:t>L</w:t>
      </w:r>
      <w:r w:rsidR="000D4D06" w:rsidRPr="0067168C">
        <w:rPr>
          <w:highlight w:val="yellow"/>
          <w:lang w:val="en-GB"/>
        </w:rPr>
        <w:t xml:space="preserve"> tube</w:t>
      </w:r>
      <w:r w:rsidR="00660A60" w:rsidRPr="0067168C">
        <w:rPr>
          <w:highlight w:val="yellow"/>
          <w:lang w:val="en-GB"/>
        </w:rPr>
        <w:t>,</w:t>
      </w:r>
      <w:r w:rsidR="000D4D06" w:rsidRPr="0067168C">
        <w:rPr>
          <w:highlight w:val="yellow"/>
          <w:lang w:val="en-GB"/>
        </w:rPr>
        <w:t xml:space="preserve"> c</w:t>
      </w:r>
      <w:r w:rsidR="00736629" w:rsidRPr="0067168C">
        <w:rPr>
          <w:highlight w:val="yellow"/>
          <w:lang w:val="en-GB"/>
        </w:rPr>
        <w:t xml:space="preserve">ombine 10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 w:rsidDel="00657DB8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of </w:t>
      </w:r>
      <w:r w:rsidR="00E26DE4" w:rsidRPr="0067168C">
        <w:rPr>
          <w:highlight w:val="yellow"/>
          <w:lang w:val="en-GB"/>
        </w:rPr>
        <w:t xml:space="preserve">the </w:t>
      </w:r>
      <w:r w:rsidR="000D4D06" w:rsidRPr="0067168C">
        <w:rPr>
          <w:highlight w:val="yellow"/>
          <w:lang w:val="en-GB"/>
        </w:rPr>
        <w:t>digested</w:t>
      </w:r>
      <w:r w:rsidR="00DE100E" w:rsidRPr="0067168C">
        <w:rPr>
          <w:highlight w:val="yellow"/>
          <w:lang w:val="en-GB"/>
        </w:rPr>
        <w:t xml:space="preserve"> and purified </w:t>
      </w:r>
      <w:r w:rsidR="00736629" w:rsidRPr="0067168C">
        <w:rPr>
          <w:highlight w:val="yellow"/>
          <w:lang w:val="en-GB"/>
        </w:rPr>
        <w:t xml:space="preserve">RNA sample, 5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 xml:space="preserve"> of Sample Denaturing Buffer and 0.5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 w:rsidDel="00657DB8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of 6x Loading Dye.</w:t>
      </w:r>
    </w:p>
    <w:p w14:paraId="2C870564" w14:textId="77777777" w:rsidR="007F484E" w:rsidRPr="0067168C" w:rsidRDefault="007F484E" w:rsidP="002A139C">
      <w:pPr>
        <w:rPr>
          <w:lang w:val="en-GB"/>
        </w:rPr>
      </w:pPr>
    </w:p>
    <w:p w14:paraId="662FA5CD" w14:textId="61B83D16" w:rsidR="003924D4" w:rsidRPr="0067168C" w:rsidRDefault="003924D4" w:rsidP="003924D4">
      <w:pPr>
        <w:rPr>
          <w:lang w:val="en-GB"/>
        </w:rPr>
      </w:pPr>
      <w:r w:rsidRPr="0067168C">
        <w:rPr>
          <w:lang w:val="en-GB"/>
        </w:rPr>
        <w:t>CAUTION: Formamide is toxic and should be handled under a fume hood. Always wear a lab coat, protective gloves</w:t>
      </w:r>
      <w:r w:rsidR="00E26DE4" w:rsidRPr="0067168C">
        <w:rPr>
          <w:lang w:val="en-GB"/>
        </w:rPr>
        <w:t>,</w:t>
      </w:r>
      <w:r w:rsidRPr="0067168C">
        <w:rPr>
          <w:lang w:val="en-GB"/>
        </w:rPr>
        <w:t xml:space="preserve"> and glasses when working with formamide</w:t>
      </w:r>
      <w:r w:rsidR="00660A60" w:rsidRPr="0067168C">
        <w:rPr>
          <w:lang w:val="en-GB"/>
        </w:rPr>
        <w:t xml:space="preserve">. </w:t>
      </w:r>
      <w:r w:rsidRPr="0067168C">
        <w:rPr>
          <w:lang w:val="en-GB"/>
        </w:rPr>
        <w:t xml:space="preserve">Dispose </w:t>
      </w:r>
      <w:r w:rsidR="00E26DE4" w:rsidRPr="0067168C">
        <w:rPr>
          <w:lang w:val="en-GB"/>
        </w:rPr>
        <w:t xml:space="preserve">of the </w:t>
      </w:r>
      <w:r w:rsidRPr="0067168C">
        <w:rPr>
          <w:lang w:val="en-GB"/>
        </w:rPr>
        <w:t>waste according to institutional regulations.</w:t>
      </w:r>
    </w:p>
    <w:p w14:paraId="4E8BD9CE" w14:textId="77777777" w:rsidR="003924D4" w:rsidRPr="0067168C" w:rsidRDefault="003924D4" w:rsidP="002A139C">
      <w:pPr>
        <w:rPr>
          <w:lang w:val="en-GB"/>
        </w:rPr>
      </w:pPr>
    </w:p>
    <w:p w14:paraId="7F362728" w14:textId="04E9A7E1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highlight w:val="yellow"/>
          <w:lang w:val="en-GB"/>
        </w:rPr>
        <w:t>6</w:t>
      </w:r>
      <w:r w:rsidR="00736629" w:rsidRPr="0067168C">
        <w:rPr>
          <w:highlight w:val="yellow"/>
          <w:lang w:val="en-GB"/>
        </w:rPr>
        <w:t>.</w:t>
      </w:r>
      <w:r w:rsidR="00B167F8" w:rsidRPr="0067168C">
        <w:rPr>
          <w:highlight w:val="yellow"/>
          <w:lang w:val="en-GB"/>
        </w:rPr>
        <w:t>8</w:t>
      </w:r>
      <w:r w:rsidR="00736629" w:rsidRPr="0067168C">
        <w:rPr>
          <w:highlight w:val="yellow"/>
          <w:lang w:val="en-GB"/>
        </w:rPr>
        <w:t>.2</w:t>
      </w:r>
      <w:r w:rsidR="00BB60A9" w:rsidRPr="0067168C">
        <w:rPr>
          <w:highlight w:val="yellow"/>
          <w:lang w:val="en-GB"/>
        </w:rPr>
        <w:t xml:space="preserve">. </w:t>
      </w:r>
      <w:r w:rsidR="00736629" w:rsidRPr="0067168C">
        <w:rPr>
          <w:highlight w:val="yellow"/>
          <w:lang w:val="en-GB"/>
        </w:rPr>
        <w:t xml:space="preserve">Incubate </w:t>
      </w:r>
      <w:r w:rsidR="00F050C0" w:rsidRPr="0067168C">
        <w:rPr>
          <w:highlight w:val="yellow"/>
          <w:lang w:val="en-GB"/>
        </w:rPr>
        <w:t xml:space="preserve">RNA samples </w:t>
      </w:r>
      <w:r w:rsidR="00736629" w:rsidRPr="0067168C">
        <w:rPr>
          <w:highlight w:val="yellow"/>
          <w:lang w:val="en-GB"/>
        </w:rPr>
        <w:t>at 70</w:t>
      </w:r>
      <w:r w:rsidR="00DE100E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°C for 5 min.</w:t>
      </w:r>
      <w:r w:rsidR="00B167F8" w:rsidRPr="0067168C">
        <w:rPr>
          <w:highlight w:val="yellow"/>
          <w:lang w:val="en-GB"/>
        </w:rPr>
        <w:t xml:space="preserve"> </w:t>
      </w:r>
      <w:r w:rsidR="00F050C0" w:rsidRPr="0067168C">
        <w:rPr>
          <w:highlight w:val="yellow"/>
          <w:lang w:val="en-GB"/>
        </w:rPr>
        <w:t>Transfer the samples on ice</w:t>
      </w:r>
      <w:r w:rsidR="00B167F8" w:rsidRPr="0067168C">
        <w:rPr>
          <w:highlight w:val="yellow"/>
          <w:lang w:val="en-GB"/>
        </w:rPr>
        <w:t>.</w:t>
      </w:r>
      <w:r w:rsidR="00F050C0" w:rsidRPr="0067168C">
        <w:rPr>
          <w:highlight w:val="yellow"/>
          <w:lang w:val="en-GB"/>
        </w:rPr>
        <w:t xml:space="preserve"> </w:t>
      </w:r>
      <w:r w:rsidR="00B167F8" w:rsidRPr="0067168C">
        <w:rPr>
          <w:highlight w:val="yellow"/>
          <w:lang w:val="en-GB"/>
        </w:rPr>
        <w:t>I</w:t>
      </w:r>
      <w:r w:rsidR="00736629" w:rsidRPr="0067168C">
        <w:rPr>
          <w:highlight w:val="yellow"/>
          <w:lang w:val="en-GB"/>
        </w:rPr>
        <w:t>ncubate</w:t>
      </w:r>
      <w:r w:rsidR="00F050C0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for 5 min.</w:t>
      </w:r>
    </w:p>
    <w:p w14:paraId="71A5BC76" w14:textId="77777777" w:rsidR="007F484E" w:rsidRPr="0067168C" w:rsidRDefault="007F484E" w:rsidP="002A139C">
      <w:pPr>
        <w:rPr>
          <w:color w:val="000000" w:themeColor="text1"/>
          <w:lang w:val="en-GB"/>
        </w:rPr>
      </w:pPr>
    </w:p>
    <w:p w14:paraId="365DF6B4" w14:textId="6BD1BD6F" w:rsidR="00736629" w:rsidRPr="0067168C" w:rsidRDefault="0021032E" w:rsidP="002A139C">
      <w:pPr>
        <w:rPr>
          <w:highlight w:val="yellow"/>
          <w:lang w:val="en-GB"/>
        </w:rPr>
      </w:pPr>
      <w:r w:rsidRPr="0067168C">
        <w:rPr>
          <w:color w:val="000000" w:themeColor="text1"/>
          <w:highlight w:val="yellow"/>
          <w:lang w:val="en-GB"/>
        </w:rPr>
        <w:t>6</w:t>
      </w:r>
      <w:r w:rsidR="00736629" w:rsidRPr="0067168C">
        <w:rPr>
          <w:color w:val="000000" w:themeColor="text1"/>
          <w:highlight w:val="yellow"/>
          <w:lang w:val="en-GB"/>
        </w:rPr>
        <w:t>.</w:t>
      </w:r>
      <w:r w:rsidR="00B167F8" w:rsidRPr="0067168C">
        <w:rPr>
          <w:color w:val="000000" w:themeColor="text1"/>
          <w:highlight w:val="yellow"/>
          <w:lang w:val="en-GB"/>
        </w:rPr>
        <w:t>8</w:t>
      </w:r>
      <w:r w:rsidR="00736629" w:rsidRPr="0067168C">
        <w:rPr>
          <w:color w:val="000000" w:themeColor="text1"/>
          <w:highlight w:val="yellow"/>
          <w:lang w:val="en-GB"/>
        </w:rPr>
        <w:t>.</w:t>
      </w:r>
      <w:r w:rsidR="008020EE" w:rsidRPr="0067168C">
        <w:rPr>
          <w:color w:val="000000" w:themeColor="text1"/>
          <w:highlight w:val="yellow"/>
          <w:lang w:val="en-GB"/>
        </w:rPr>
        <w:t>3</w:t>
      </w:r>
      <w:r w:rsidRPr="0067168C">
        <w:rPr>
          <w:color w:val="000000" w:themeColor="text1"/>
          <w:highlight w:val="yellow"/>
          <w:lang w:val="en-GB"/>
        </w:rPr>
        <w:t>.</w:t>
      </w:r>
      <w:r w:rsidR="00A77F08" w:rsidRPr="0067168C">
        <w:rPr>
          <w:color w:val="000000" w:themeColor="text1"/>
          <w:highlight w:val="yellow"/>
          <w:lang w:val="en-GB"/>
        </w:rPr>
        <w:t xml:space="preserve"> </w:t>
      </w:r>
      <w:r w:rsidR="00736629" w:rsidRPr="0067168C">
        <w:rPr>
          <w:color w:val="000000" w:themeColor="text1"/>
          <w:highlight w:val="yellow"/>
          <w:lang w:val="en-GB"/>
        </w:rPr>
        <w:t>Spin down briefly before loading on the gel.</w:t>
      </w:r>
    </w:p>
    <w:p w14:paraId="7E3BE1AA" w14:textId="77777777" w:rsidR="007F484E" w:rsidRPr="0067168C" w:rsidRDefault="007F484E" w:rsidP="002A139C">
      <w:pPr>
        <w:rPr>
          <w:highlight w:val="yellow"/>
          <w:lang w:val="en-GB"/>
        </w:rPr>
      </w:pPr>
    </w:p>
    <w:p w14:paraId="13D7B1D3" w14:textId="5A169D51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6</w:t>
      </w:r>
      <w:r w:rsidR="00736629" w:rsidRPr="0067168C">
        <w:rPr>
          <w:highlight w:val="yellow"/>
          <w:lang w:val="en-GB"/>
        </w:rPr>
        <w:t>.</w:t>
      </w:r>
      <w:r w:rsidR="00B167F8" w:rsidRPr="0067168C">
        <w:rPr>
          <w:highlight w:val="yellow"/>
          <w:lang w:val="en-GB"/>
        </w:rPr>
        <w:t>9</w:t>
      </w:r>
      <w:r w:rsidRPr="0067168C">
        <w:rPr>
          <w:highlight w:val="yellow"/>
          <w:lang w:val="en-GB"/>
        </w:rPr>
        <w:t>.</w:t>
      </w:r>
      <w:r w:rsidR="00A77F08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Put the gel in</w:t>
      </w:r>
      <w:r w:rsidR="00DE100E" w:rsidRPr="0067168C">
        <w:rPr>
          <w:highlight w:val="yellow"/>
          <w:lang w:val="en-GB"/>
        </w:rPr>
        <w:t xml:space="preserve"> the electrophoresis </w:t>
      </w:r>
      <w:r w:rsidR="00736629" w:rsidRPr="0067168C">
        <w:rPr>
          <w:highlight w:val="yellow"/>
          <w:lang w:val="en-GB"/>
        </w:rPr>
        <w:t>tank and fill with 1x MOPS buffer.</w:t>
      </w:r>
      <w:r w:rsidR="00B167F8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 xml:space="preserve">Load the entire volume of each sample (15 </w:t>
      </w:r>
      <w:r w:rsidR="00736629" w:rsidRPr="0067168C">
        <w:rPr>
          <w:highlight w:val="yellow"/>
          <w:lang w:val="en-GB"/>
        </w:rPr>
        <w:sym w:font="Symbol" w:char="F06D"/>
      </w:r>
      <w:r w:rsidR="00660A60" w:rsidRPr="0067168C">
        <w:rPr>
          <w:highlight w:val="yellow"/>
          <w:lang w:val="en-GB"/>
        </w:rPr>
        <w:t>L</w:t>
      </w:r>
      <w:r w:rsidR="00736629" w:rsidRPr="0067168C">
        <w:rPr>
          <w:highlight w:val="yellow"/>
          <w:lang w:val="en-GB"/>
        </w:rPr>
        <w:t>)</w:t>
      </w:r>
      <w:r w:rsidR="00C65656" w:rsidRPr="0067168C">
        <w:rPr>
          <w:highlight w:val="yellow"/>
          <w:lang w:val="en-GB"/>
        </w:rPr>
        <w:t xml:space="preserve"> on the gel</w:t>
      </w:r>
      <w:r w:rsidR="00736629" w:rsidRPr="0067168C">
        <w:rPr>
          <w:highlight w:val="yellow"/>
          <w:lang w:val="en-GB"/>
        </w:rPr>
        <w:t>.</w:t>
      </w:r>
      <w:r w:rsidR="00B167F8" w:rsidRPr="0067168C">
        <w:rPr>
          <w:highlight w:val="yellow"/>
          <w:lang w:val="en-GB"/>
        </w:rPr>
        <w:t xml:space="preserve"> </w:t>
      </w:r>
      <w:r w:rsidR="00736629" w:rsidRPr="0067168C">
        <w:rPr>
          <w:highlight w:val="yellow"/>
          <w:lang w:val="en-GB"/>
        </w:rPr>
        <w:t>Run at 80 V until bromophenol blue reaches 2/3 of the gel length.</w:t>
      </w:r>
    </w:p>
    <w:p w14:paraId="1349DE16" w14:textId="77777777" w:rsidR="007F484E" w:rsidRPr="0067168C" w:rsidRDefault="007F484E" w:rsidP="002A139C">
      <w:pPr>
        <w:rPr>
          <w:highlight w:val="yellow"/>
          <w:lang w:val="en-GB"/>
        </w:rPr>
      </w:pPr>
    </w:p>
    <w:p w14:paraId="2A1A70E5" w14:textId="3B2B9DEF" w:rsidR="00736629" w:rsidRPr="0067168C" w:rsidRDefault="0021032E" w:rsidP="002A139C">
      <w:pPr>
        <w:rPr>
          <w:lang w:val="en-GB"/>
        </w:rPr>
      </w:pPr>
      <w:r w:rsidRPr="0067168C">
        <w:rPr>
          <w:highlight w:val="yellow"/>
          <w:lang w:val="en-GB"/>
        </w:rPr>
        <w:t>6</w:t>
      </w:r>
      <w:r w:rsidR="00736629" w:rsidRPr="0067168C">
        <w:rPr>
          <w:highlight w:val="yellow"/>
          <w:lang w:val="en-GB"/>
        </w:rPr>
        <w:t>.1</w:t>
      </w:r>
      <w:r w:rsidR="00B167F8" w:rsidRPr="0067168C">
        <w:rPr>
          <w:highlight w:val="yellow"/>
          <w:lang w:val="en-GB"/>
        </w:rPr>
        <w:t>0</w:t>
      </w:r>
      <w:r w:rsidR="00A77F08" w:rsidRPr="0067168C">
        <w:rPr>
          <w:highlight w:val="yellow"/>
          <w:lang w:val="en-GB"/>
        </w:rPr>
        <w:t xml:space="preserve">. </w:t>
      </w:r>
      <w:r w:rsidR="00736629" w:rsidRPr="0067168C">
        <w:rPr>
          <w:color w:val="000000" w:themeColor="text1"/>
          <w:highlight w:val="yellow"/>
        </w:rPr>
        <w:t xml:space="preserve">Image the gel using an imager appropriate to detect the chosen gel stain </w:t>
      </w:r>
      <w:r w:rsidR="00736629" w:rsidRPr="0067168C">
        <w:rPr>
          <w:color w:val="000000" w:themeColor="text1"/>
        </w:rPr>
        <w:t>(e.g.</w:t>
      </w:r>
      <w:r w:rsidR="00660A60" w:rsidRPr="0067168C">
        <w:rPr>
          <w:color w:val="000000" w:themeColor="text1"/>
        </w:rPr>
        <w:t>,</w:t>
      </w:r>
      <w:r w:rsidR="00736629" w:rsidRPr="0067168C">
        <w:rPr>
          <w:color w:val="000000" w:themeColor="text1"/>
        </w:rPr>
        <w:t xml:space="preserve"> UV transilluminator).</w:t>
      </w:r>
    </w:p>
    <w:bookmarkEnd w:id="0"/>
    <w:bookmarkEnd w:id="1"/>
    <w:p w14:paraId="496AB0B4" w14:textId="77777777" w:rsidR="001C1E49" w:rsidRPr="0067168C" w:rsidRDefault="001C1E49" w:rsidP="002A139C">
      <w:pPr>
        <w:pStyle w:val="NormalWeb"/>
        <w:spacing w:before="0" w:beforeAutospacing="0" w:after="0" w:afterAutospacing="0"/>
        <w:rPr>
          <w:b/>
        </w:rPr>
      </w:pPr>
    </w:p>
    <w:p w14:paraId="3E79FCA8" w14:textId="3BE280D6" w:rsidR="006305D7" w:rsidRPr="0067168C" w:rsidRDefault="006305D7" w:rsidP="002A139C">
      <w:pPr>
        <w:pStyle w:val="NormalWeb"/>
        <w:spacing w:before="0" w:beforeAutospacing="0" w:after="0" w:afterAutospacing="0"/>
        <w:rPr>
          <w:b/>
        </w:rPr>
      </w:pPr>
      <w:r w:rsidRPr="0067168C">
        <w:rPr>
          <w:b/>
        </w:rPr>
        <w:t>REPRESENTATIVE RESULTS</w:t>
      </w:r>
      <w:r w:rsidR="00EF1462" w:rsidRPr="0067168C">
        <w:rPr>
          <w:b/>
        </w:rPr>
        <w:t>:</w:t>
      </w:r>
    </w:p>
    <w:p w14:paraId="4120F528" w14:textId="77777777" w:rsidR="007F484E" w:rsidRPr="0067168C" w:rsidRDefault="007F484E" w:rsidP="002A139C">
      <w:pPr>
        <w:pStyle w:val="NormalWeb"/>
        <w:spacing w:before="0" w:beforeAutospacing="0" w:after="0" w:afterAutospacing="0"/>
        <w:rPr>
          <w:color w:val="808080"/>
        </w:rPr>
      </w:pPr>
    </w:p>
    <w:p w14:paraId="75BD32BF" w14:textId="76280920" w:rsidR="00736629" w:rsidRPr="0067168C" w:rsidRDefault="00736629" w:rsidP="002A139C">
      <w:pPr>
        <w:outlineLvl w:val="0"/>
      </w:pPr>
      <w:r w:rsidRPr="0067168C">
        <w:t xml:space="preserve">The utility of the </w:t>
      </w:r>
      <w:proofErr w:type="spellStart"/>
      <w:r w:rsidRPr="0067168C">
        <w:t>DNAzyme</w:t>
      </w:r>
      <w:proofErr w:type="spellEnd"/>
      <w:r w:rsidRPr="0067168C">
        <w:t xml:space="preserve">-dependent cleavage in </w:t>
      </w:r>
      <w:r w:rsidR="00E26DE4" w:rsidRPr="0067168C">
        <w:t xml:space="preserve">the </w:t>
      </w:r>
      <w:r w:rsidRPr="0067168C">
        <w:t>analysis of rRNA modifications has been shown recently in the context of snoRNA</w:t>
      </w:r>
      <w:r w:rsidR="004647D2" w:rsidRPr="0067168C">
        <w:t>s</w:t>
      </w:r>
      <w:r w:rsidRPr="0067168C">
        <w:t xml:space="preserve"> maturation</w:t>
      </w:r>
      <w:r w:rsidR="00D60CC5" w:rsidRPr="0067168C">
        <w:fldChar w:fldCharType="begin">
          <w:fldData xml:space="preserve">PEVuZE5vdGU+PENpdGU+PEF1dGhvcj5HcnplY2huaWs8L0F1dGhvcj48WWVhcj4yMDE4PC9ZZWFy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==
</w:fldData>
        </w:fldChar>
      </w:r>
      <w:r w:rsidR="00D60CC5" w:rsidRPr="0067168C">
        <w:instrText xml:space="preserve"> ADDIN EN.CITE </w:instrText>
      </w:r>
      <w:r w:rsidR="00D60CC5" w:rsidRPr="0067168C">
        <w:fldChar w:fldCharType="begin">
          <w:fldData xml:space="preserve">PEVuZE5vdGU+PENpdGU+PEF1dGhvcj5HcnplY2huaWs8L0F1dGhvcj48WWVhcj4yMDE4PC9ZZWFy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==
</w:fldData>
        </w:fldChar>
      </w:r>
      <w:r w:rsidR="00D60CC5" w:rsidRPr="0067168C">
        <w:instrText xml:space="preserve"> ADDIN EN.CITE.DATA </w:instrText>
      </w:r>
      <w:r w:rsidR="00D60CC5" w:rsidRPr="0067168C">
        <w:fldChar w:fldCharType="end"/>
      </w:r>
      <w:r w:rsidR="00D60CC5" w:rsidRPr="0067168C">
        <w:fldChar w:fldCharType="separate"/>
      </w:r>
      <w:r w:rsidR="00D60CC5" w:rsidRPr="0067168C">
        <w:rPr>
          <w:noProof/>
          <w:vertAlign w:val="superscript"/>
        </w:rPr>
        <w:t>13</w:t>
      </w:r>
      <w:r w:rsidR="00D60CC5" w:rsidRPr="0067168C">
        <w:fldChar w:fldCharType="end"/>
      </w:r>
      <w:r w:rsidRPr="0067168C">
        <w:t xml:space="preserve">. </w:t>
      </w:r>
      <w:r w:rsidR="00E26DE4" w:rsidRPr="0067168C">
        <w:t xml:space="preserve">The </w:t>
      </w:r>
      <w:proofErr w:type="spellStart"/>
      <w:r w:rsidRPr="0067168C">
        <w:t>DNAzyme</w:t>
      </w:r>
      <w:proofErr w:type="spellEnd"/>
      <w:r w:rsidRPr="0067168C">
        <w:t>-dependent assay was used to show that</w:t>
      </w:r>
      <w:r w:rsidR="00DE00E1" w:rsidRPr="0067168C">
        <w:t xml:space="preserve"> </w:t>
      </w:r>
      <w:r w:rsidRPr="0067168C">
        <w:t xml:space="preserve">lack of 5’-end pre-snoRNA processing affects 2’-O-methylation levels of 25S and 18S rRNA in </w:t>
      </w:r>
      <w:r w:rsidRPr="0067168C">
        <w:rPr>
          <w:i/>
        </w:rPr>
        <w:t>S. cerevisia</w:t>
      </w:r>
      <w:r w:rsidR="00D60CC5" w:rsidRPr="0067168C">
        <w:rPr>
          <w:i/>
        </w:rPr>
        <w:t>e</w:t>
      </w:r>
      <w:r w:rsidR="00D60CC5" w:rsidRPr="0067168C">
        <w:fldChar w:fldCharType="begin">
          <w:fldData xml:space="preserve">PEVuZE5vdGU+PENpdGU+PEF1dGhvcj5HcnplY2huaWs8L0F1dGhvcj48WWVhcj4yMDE4PC9ZZWFy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==
</w:fldData>
        </w:fldChar>
      </w:r>
      <w:r w:rsidR="00D60CC5" w:rsidRPr="0067168C">
        <w:instrText xml:space="preserve"> ADDIN EN.CITE </w:instrText>
      </w:r>
      <w:r w:rsidR="00D60CC5" w:rsidRPr="0067168C">
        <w:fldChar w:fldCharType="begin">
          <w:fldData xml:space="preserve">PEVuZE5vdGU+PENpdGU+PEF1dGhvcj5HcnplY2huaWs8L0F1dGhvcj48WWVhcj4yMDE4PC9ZZWFy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==
</w:fldData>
        </w:fldChar>
      </w:r>
      <w:r w:rsidR="00D60CC5" w:rsidRPr="0067168C">
        <w:instrText xml:space="preserve"> ADDIN EN.CITE.DATA </w:instrText>
      </w:r>
      <w:r w:rsidR="00D60CC5" w:rsidRPr="0067168C">
        <w:fldChar w:fldCharType="end"/>
      </w:r>
      <w:r w:rsidR="00D60CC5" w:rsidRPr="0067168C">
        <w:fldChar w:fldCharType="separate"/>
      </w:r>
      <w:r w:rsidR="00D60CC5" w:rsidRPr="0067168C">
        <w:rPr>
          <w:noProof/>
          <w:vertAlign w:val="superscript"/>
        </w:rPr>
        <w:t>13</w:t>
      </w:r>
      <w:r w:rsidR="00D60CC5" w:rsidRPr="0067168C">
        <w:fldChar w:fldCharType="end"/>
      </w:r>
      <w:r w:rsidRPr="0067168C">
        <w:t xml:space="preserve">. </w:t>
      </w:r>
    </w:p>
    <w:p w14:paraId="36053206" w14:textId="77777777" w:rsidR="000B3B4E" w:rsidRPr="0067168C" w:rsidRDefault="000B3B4E" w:rsidP="002A139C">
      <w:pPr>
        <w:outlineLvl w:val="0"/>
      </w:pPr>
    </w:p>
    <w:p w14:paraId="7650CA1C" w14:textId="204646EF" w:rsidR="00736629" w:rsidRPr="0067168C" w:rsidRDefault="004647D2" w:rsidP="002A139C">
      <w:pPr>
        <w:outlineLvl w:val="0"/>
      </w:pPr>
      <w:r w:rsidRPr="0067168C">
        <w:t>Here</w:t>
      </w:r>
      <w:r w:rsidR="00736629" w:rsidRPr="0067168C">
        <w:t>, we used a</w:t>
      </w:r>
      <w:r w:rsidR="00545A70" w:rsidRPr="0067168C">
        <w:t xml:space="preserve">n </w:t>
      </w:r>
      <w:r w:rsidR="00736629" w:rsidRPr="0067168C">
        <w:t xml:space="preserve">inducible </w:t>
      </w:r>
      <w:r w:rsidR="008D55C8" w:rsidRPr="0067168C">
        <w:t xml:space="preserve">snoRNA </w:t>
      </w:r>
      <w:r w:rsidR="000D4D06" w:rsidRPr="0067168C">
        <w:t xml:space="preserve">transcription </w:t>
      </w:r>
      <w:r w:rsidR="00736629" w:rsidRPr="0067168C">
        <w:t xml:space="preserve">system to demonstrate </w:t>
      </w:r>
      <w:r w:rsidR="00DE00E1" w:rsidRPr="0067168C">
        <w:t xml:space="preserve">the </w:t>
      </w:r>
      <w:r w:rsidR="00736629" w:rsidRPr="0067168C">
        <w:t xml:space="preserve">effectiveness and simplicity of the technique. Box C/D snR13 guides methylation </w:t>
      </w:r>
      <w:r w:rsidR="00545A70" w:rsidRPr="0067168C">
        <w:t>at</w:t>
      </w:r>
      <w:r w:rsidR="00736629" w:rsidRPr="0067168C">
        <w:t xml:space="preserve"> two positions </w:t>
      </w:r>
      <w:r w:rsidR="00545A70" w:rsidRPr="0067168C">
        <w:t>in</w:t>
      </w:r>
      <w:r w:rsidR="00736629" w:rsidRPr="0067168C">
        <w:t xml:space="preserve"> 25S rRNA, including adenine 2281 (</w:t>
      </w:r>
      <w:r w:rsidR="00736629" w:rsidRPr="0067168C">
        <w:rPr>
          <w:b/>
        </w:rPr>
        <w:t>Fig</w:t>
      </w:r>
      <w:r w:rsidR="00A526D5" w:rsidRPr="0067168C">
        <w:rPr>
          <w:b/>
        </w:rPr>
        <w:t>ure</w:t>
      </w:r>
      <w:r w:rsidR="00736629" w:rsidRPr="0067168C">
        <w:rPr>
          <w:b/>
        </w:rPr>
        <w:t xml:space="preserve"> 2</w:t>
      </w:r>
      <w:r w:rsidR="00A526D5" w:rsidRPr="0067168C">
        <w:rPr>
          <w:b/>
        </w:rPr>
        <w:t>A</w:t>
      </w:r>
      <w:r w:rsidR="00736629" w:rsidRPr="0067168C">
        <w:t xml:space="preserve">). This nucleotide is followed by uracil, which constitutes </w:t>
      </w:r>
      <w:r w:rsidR="00DE00E1" w:rsidRPr="0067168C">
        <w:t xml:space="preserve">the </w:t>
      </w:r>
      <w:r w:rsidR="00736629" w:rsidRPr="0067168C">
        <w:t xml:space="preserve">consensus dinucleotide </w:t>
      </w:r>
      <w:r w:rsidR="00006E9E" w:rsidRPr="0067168C">
        <w:t xml:space="preserve">(RY) </w:t>
      </w:r>
      <w:r w:rsidR="00736629" w:rsidRPr="0067168C">
        <w:t xml:space="preserve">cleavable by </w:t>
      </w:r>
      <w:r w:rsidR="00006E9E" w:rsidRPr="0067168C">
        <w:t>a</w:t>
      </w:r>
      <w:r w:rsidR="00736629" w:rsidRPr="0067168C">
        <w:t xml:space="preserve"> 1</w:t>
      </w:r>
      <w:r w:rsidR="0009413A" w:rsidRPr="0067168C">
        <w:t>0</w:t>
      </w:r>
      <w:r w:rsidR="00736629" w:rsidRPr="0067168C">
        <w:t>-</w:t>
      </w:r>
      <w:r w:rsidR="0009413A" w:rsidRPr="0067168C">
        <w:t>23</w:t>
      </w:r>
      <w:r w:rsidR="00545A70" w:rsidRPr="0067168C">
        <w:t xml:space="preserve"> </w:t>
      </w:r>
      <w:r w:rsidR="00736629" w:rsidRPr="0067168C">
        <w:t>DNAzyme. Box C/D snR47 also guides methylation of two nucleotides in 25S rRNA (</w:t>
      </w:r>
      <w:r w:rsidR="00736629" w:rsidRPr="0067168C">
        <w:rPr>
          <w:b/>
        </w:rPr>
        <w:t>Fig</w:t>
      </w:r>
      <w:r w:rsidR="00A526D5" w:rsidRPr="0067168C">
        <w:rPr>
          <w:b/>
        </w:rPr>
        <w:t>ure</w:t>
      </w:r>
      <w:r w:rsidR="00736629" w:rsidRPr="0067168C">
        <w:rPr>
          <w:b/>
        </w:rPr>
        <w:t xml:space="preserve"> 2</w:t>
      </w:r>
      <w:r w:rsidR="00A526D5" w:rsidRPr="0067168C">
        <w:rPr>
          <w:b/>
        </w:rPr>
        <w:t>B</w:t>
      </w:r>
      <w:r w:rsidR="00736629" w:rsidRPr="0067168C">
        <w:t>). The adenine in position 2220 is followed by a guanine</w:t>
      </w:r>
      <w:r w:rsidR="00E26DE4" w:rsidRPr="0067168C">
        <w:t xml:space="preserve"> residue</w:t>
      </w:r>
      <w:r w:rsidR="00736629" w:rsidRPr="0067168C">
        <w:t xml:space="preserve"> and this dinucleotide can be cleaved by </w:t>
      </w:r>
      <w:r w:rsidR="00225476" w:rsidRPr="0067168C">
        <w:t>an</w:t>
      </w:r>
      <w:r w:rsidR="00736629" w:rsidRPr="0067168C">
        <w:t xml:space="preserve"> 8-17 DNAzyme. In order to induce or inhibit synthesis of either snR13 or snR47 snoRNA, we inserted the inducible </w:t>
      </w:r>
      <w:r w:rsidR="00736629" w:rsidRPr="0067168C">
        <w:rPr>
          <w:i/>
        </w:rPr>
        <w:t>GAL1</w:t>
      </w:r>
      <w:r w:rsidR="00736629" w:rsidRPr="0067168C">
        <w:t xml:space="preserve"> promoter upstream of either </w:t>
      </w:r>
      <w:r w:rsidR="00736629" w:rsidRPr="0067168C">
        <w:rPr>
          <w:i/>
        </w:rPr>
        <w:t>SNR13</w:t>
      </w:r>
      <w:r w:rsidR="00736629" w:rsidRPr="0067168C">
        <w:t xml:space="preserve"> or </w:t>
      </w:r>
      <w:r w:rsidR="00736629" w:rsidRPr="0067168C">
        <w:rPr>
          <w:i/>
        </w:rPr>
        <w:t xml:space="preserve">SNR47 </w:t>
      </w:r>
      <w:r w:rsidR="00736629" w:rsidRPr="0067168C">
        <w:t xml:space="preserve">genes and cultivated cells </w:t>
      </w:r>
      <w:r w:rsidR="008F105C" w:rsidRPr="0067168C">
        <w:t>i</w:t>
      </w:r>
      <w:r w:rsidR="00736629" w:rsidRPr="0067168C">
        <w:t xml:space="preserve">n </w:t>
      </w:r>
      <w:r w:rsidR="00006E9E" w:rsidRPr="0067168C">
        <w:t xml:space="preserve">medium containing </w:t>
      </w:r>
      <w:r w:rsidR="00736629" w:rsidRPr="0067168C">
        <w:t>galactose (</w:t>
      </w:r>
      <w:r w:rsidR="00736629" w:rsidRPr="0067168C">
        <w:rPr>
          <w:i/>
        </w:rPr>
        <w:t>GAL1</w:t>
      </w:r>
      <w:r w:rsidR="00736629" w:rsidRPr="0067168C">
        <w:t>-dependent transcription on) or glucose (</w:t>
      </w:r>
      <w:r w:rsidR="00736629" w:rsidRPr="0067168C">
        <w:rPr>
          <w:i/>
        </w:rPr>
        <w:t>GAL1</w:t>
      </w:r>
      <w:r w:rsidR="00736629" w:rsidRPr="0067168C">
        <w:t xml:space="preserve">-dependent transcription off). Next, RNA isolated from </w:t>
      </w:r>
      <w:r w:rsidR="00736629" w:rsidRPr="0067168C">
        <w:rPr>
          <w:i/>
        </w:rPr>
        <w:t>GAL</w:t>
      </w:r>
      <w:proofErr w:type="gramStart"/>
      <w:r w:rsidR="00736629" w:rsidRPr="0067168C">
        <w:rPr>
          <w:i/>
        </w:rPr>
        <w:t>1::</w:t>
      </w:r>
      <w:proofErr w:type="gramEnd"/>
      <w:r w:rsidR="00736629" w:rsidRPr="0067168C">
        <w:rPr>
          <w:i/>
        </w:rPr>
        <w:t>SNR13</w:t>
      </w:r>
      <w:r w:rsidR="00736629" w:rsidRPr="0067168C">
        <w:t xml:space="preserve"> cells w</w:t>
      </w:r>
      <w:r w:rsidR="00E26DE4" w:rsidRPr="0067168C">
        <w:t>ere</w:t>
      </w:r>
      <w:r w:rsidR="00736629" w:rsidRPr="0067168C">
        <w:t xml:space="preserve"> incubated with 10-23 DNAzyme designed to cleave 25S rRNA at snR13-dependent site, in between nucleotides 2281 and 2282 (</w:t>
      </w:r>
      <w:r w:rsidR="00736629" w:rsidRPr="0067168C">
        <w:rPr>
          <w:b/>
        </w:rPr>
        <w:t>Fig</w:t>
      </w:r>
      <w:r w:rsidR="00A526D5" w:rsidRPr="0067168C">
        <w:rPr>
          <w:b/>
        </w:rPr>
        <w:t>ure</w:t>
      </w:r>
      <w:r w:rsidR="00736629" w:rsidRPr="0067168C">
        <w:rPr>
          <w:b/>
        </w:rPr>
        <w:t xml:space="preserve"> 2</w:t>
      </w:r>
      <w:r w:rsidR="00A526D5" w:rsidRPr="0067168C">
        <w:rPr>
          <w:b/>
        </w:rPr>
        <w:t>C</w:t>
      </w:r>
      <w:r w:rsidR="00736629" w:rsidRPr="0067168C">
        <w:t xml:space="preserve">). RNA from </w:t>
      </w:r>
      <w:r w:rsidR="00736629" w:rsidRPr="0067168C">
        <w:rPr>
          <w:i/>
        </w:rPr>
        <w:t>GAL</w:t>
      </w:r>
      <w:proofErr w:type="gramStart"/>
      <w:r w:rsidR="00736629" w:rsidRPr="0067168C">
        <w:rPr>
          <w:i/>
        </w:rPr>
        <w:t>1::</w:t>
      </w:r>
      <w:proofErr w:type="gramEnd"/>
      <w:r w:rsidR="00736629" w:rsidRPr="0067168C">
        <w:rPr>
          <w:i/>
        </w:rPr>
        <w:t>SNR47</w:t>
      </w:r>
      <w:r w:rsidR="00736629" w:rsidRPr="0067168C">
        <w:t xml:space="preserve"> strain was treated with 8-17 </w:t>
      </w:r>
      <w:proofErr w:type="spellStart"/>
      <w:r w:rsidR="00736629" w:rsidRPr="0067168C">
        <w:t>DNAzyme</w:t>
      </w:r>
      <w:proofErr w:type="spellEnd"/>
      <w:r w:rsidR="00736629" w:rsidRPr="0067168C">
        <w:t xml:space="preserve"> targeting snR47-depend</w:t>
      </w:r>
      <w:r w:rsidR="00E26DE4" w:rsidRPr="0067168C">
        <w:t>e</w:t>
      </w:r>
      <w:r w:rsidR="00736629" w:rsidRPr="0067168C">
        <w:t>nt site in between nucleotides 2220 and 2221 (</w:t>
      </w:r>
      <w:r w:rsidR="00736629" w:rsidRPr="0067168C">
        <w:rPr>
          <w:b/>
        </w:rPr>
        <w:t>Fig</w:t>
      </w:r>
      <w:r w:rsidR="00A526D5" w:rsidRPr="0067168C">
        <w:rPr>
          <w:b/>
        </w:rPr>
        <w:t>ure</w:t>
      </w:r>
      <w:r w:rsidR="00736629" w:rsidRPr="0067168C">
        <w:rPr>
          <w:b/>
        </w:rPr>
        <w:t xml:space="preserve"> 2</w:t>
      </w:r>
      <w:r w:rsidR="00A526D5" w:rsidRPr="0067168C">
        <w:rPr>
          <w:b/>
        </w:rPr>
        <w:t>D</w:t>
      </w:r>
      <w:r w:rsidR="00736629" w:rsidRPr="0067168C">
        <w:t xml:space="preserve">). As a control, RNA from </w:t>
      </w:r>
      <w:r w:rsidR="008F105C" w:rsidRPr="0067168C">
        <w:t xml:space="preserve">the </w:t>
      </w:r>
      <w:r w:rsidR="00736629" w:rsidRPr="0067168C">
        <w:t xml:space="preserve">wild-type </w:t>
      </w:r>
      <w:r w:rsidR="00006E9E" w:rsidRPr="0067168C">
        <w:t xml:space="preserve">BY4741 </w:t>
      </w:r>
      <w:r w:rsidR="00736629" w:rsidRPr="0067168C">
        <w:t>strain growing on either galactose or glucose w</w:t>
      </w:r>
      <w:r w:rsidR="00DE7F08" w:rsidRPr="0067168C">
        <w:t>as</w:t>
      </w:r>
      <w:r w:rsidR="00736629" w:rsidRPr="0067168C">
        <w:t xml:space="preserve"> incubated with both DNAzymes. Electrophoresis of the </w:t>
      </w:r>
      <w:r w:rsidR="008F105C" w:rsidRPr="0067168C">
        <w:t>DNAzyme-</w:t>
      </w:r>
      <w:r w:rsidR="00736629" w:rsidRPr="0067168C">
        <w:t xml:space="preserve">treated RNA revealed that 25S rRNA </w:t>
      </w:r>
      <w:r w:rsidR="008F105C" w:rsidRPr="0067168C">
        <w:t xml:space="preserve">extracted from </w:t>
      </w:r>
      <w:r w:rsidR="00736629" w:rsidRPr="0067168C">
        <w:rPr>
          <w:i/>
        </w:rPr>
        <w:t>GAL</w:t>
      </w:r>
      <w:proofErr w:type="gramStart"/>
      <w:r w:rsidR="00736629" w:rsidRPr="0067168C">
        <w:rPr>
          <w:i/>
        </w:rPr>
        <w:t>1::</w:t>
      </w:r>
      <w:proofErr w:type="gramEnd"/>
      <w:r w:rsidR="00736629" w:rsidRPr="0067168C">
        <w:rPr>
          <w:i/>
        </w:rPr>
        <w:t>SNR13</w:t>
      </w:r>
      <w:r w:rsidR="00736629" w:rsidRPr="0067168C">
        <w:t xml:space="preserve"> and </w:t>
      </w:r>
      <w:r w:rsidR="00736629" w:rsidRPr="0067168C">
        <w:rPr>
          <w:i/>
        </w:rPr>
        <w:t>GAL1::SNR47</w:t>
      </w:r>
      <w:r w:rsidR="00736629" w:rsidRPr="0067168C">
        <w:t xml:space="preserve"> s</w:t>
      </w:r>
      <w:r w:rsidR="00006E9E" w:rsidRPr="0067168C">
        <w:t>trains</w:t>
      </w:r>
      <w:r w:rsidR="00736629" w:rsidRPr="0067168C">
        <w:t xml:space="preserve"> growing on galactose (GAL</w:t>
      </w:r>
      <w:r w:rsidR="008F105C" w:rsidRPr="0067168C">
        <w:t>) remained intact (</w:t>
      </w:r>
      <w:r w:rsidR="008F105C" w:rsidRPr="0067168C">
        <w:rPr>
          <w:b/>
        </w:rPr>
        <w:t>Fig</w:t>
      </w:r>
      <w:r w:rsidR="00A526D5" w:rsidRPr="0067168C">
        <w:rPr>
          <w:b/>
        </w:rPr>
        <w:t>ure</w:t>
      </w:r>
      <w:r w:rsidR="008F105C" w:rsidRPr="0067168C">
        <w:rPr>
          <w:b/>
        </w:rPr>
        <w:t xml:space="preserve"> 3</w:t>
      </w:r>
      <w:r w:rsidR="00A526D5" w:rsidRPr="0067168C">
        <w:rPr>
          <w:b/>
        </w:rPr>
        <w:t>A</w:t>
      </w:r>
      <w:r w:rsidR="009D504B" w:rsidRPr="0067168C">
        <w:t>,</w:t>
      </w:r>
      <w:r w:rsidR="009D504B" w:rsidRPr="0067168C">
        <w:rPr>
          <w:b/>
        </w:rPr>
        <w:t xml:space="preserve">B; </w:t>
      </w:r>
      <w:r w:rsidR="008F105C" w:rsidRPr="0067168C">
        <w:t>lanes 3)</w:t>
      </w:r>
      <w:r w:rsidR="00736629" w:rsidRPr="0067168C">
        <w:t xml:space="preserve">. In contrast, RNA isolated from </w:t>
      </w:r>
      <w:r w:rsidR="00736629" w:rsidRPr="0067168C">
        <w:rPr>
          <w:i/>
        </w:rPr>
        <w:t>GAL</w:t>
      </w:r>
      <w:proofErr w:type="gramStart"/>
      <w:r w:rsidR="00736629" w:rsidRPr="0067168C">
        <w:rPr>
          <w:i/>
        </w:rPr>
        <w:t>1::</w:t>
      </w:r>
      <w:proofErr w:type="gramEnd"/>
      <w:r w:rsidR="00736629" w:rsidRPr="0067168C">
        <w:rPr>
          <w:i/>
        </w:rPr>
        <w:t>SNR13</w:t>
      </w:r>
      <w:r w:rsidR="00736629" w:rsidRPr="0067168C">
        <w:t xml:space="preserve"> and </w:t>
      </w:r>
      <w:r w:rsidR="00736629" w:rsidRPr="0067168C">
        <w:rPr>
          <w:i/>
        </w:rPr>
        <w:t>GAL1::SNR47</w:t>
      </w:r>
      <w:r w:rsidR="00736629" w:rsidRPr="0067168C">
        <w:t xml:space="preserve"> cells growing on glucose (GLC) w</w:t>
      </w:r>
      <w:r w:rsidR="00DE7F08" w:rsidRPr="0067168C">
        <w:t>as</w:t>
      </w:r>
      <w:r w:rsidR="00736629" w:rsidRPr="0067168C">
        <w:t xml:space="preserve"> digested by respective DNAzymes (</w:t>
      </w:r>
      <w:r w:rsidR="00736629" w:rsidRPr="0067168C">
        <w:rPr>
          <w:b/>
        </w:rPr>
        <w:t>Fig</w:t>
      </w:r>
      <w:r w:rsidR="00A526D5" w:rsidRPr="0067168C">
        <w:rPr>
          <w:b/>
        </w:rPr>
        <w:t>ure</w:t>
      </w:r>
      <w:r w:rsidR="00736629" w:rsidRPr="0067168C">
        <w:rPr>
          <w:b/>
        </w:rPr>
        <w:t xml:space="preserve"> 3</w:t>
      </w:r>
      <w:r w:rsidR="00A526D5" w:rsidRPr="0067168C">
        <w:rPr>
          <w:b/>
        </w:rPr>
        <w:t>A,B</w:t>
      </w:r>
      <w:r w:rsidR="00A526D5" w:rsidRPr="0067168C">
        <w:t xml:space="preserve">; </w:t>
      </w:r>
      <w:r w:rsidR="00736629" w:rsidRPr="0067168C">
        <w:t xml:space="preserve">lanes 4). In both cases, </w:t>
      </w:r>
      <w:r w:rsidR="00DE7F08" w:rsidRPr="0067168C">
        <w:t xml:space="preserve">the </w:t>
      </w:r>
      <w:r w:rsidR="00736629" w:rsidRPr="0067168C">
        <w:t>25S rRNA band decreased and 5’ and 3’ cut-off cleavage products (A and B) were observed. This indicates that</w:t>
      </w:r>
      <w:r w:rsidR="003812DA" w:rsidRPr="0067168C">
        <w:t xml:space="preserve"> in</w:t>
      </w:r>
      <w:r w:rsidR="00736629" w:rsidRPr="0067168C">
        <w:t xml:space="preserve"> </w:t>
      </w:r>
      <w:r w:rsidR="00736629" w:rsidRPr="0067168C">
        <w:rPr>
          <w:i/>
        </w:rPr>
        <w:t>GAL</w:t>
      </w:r>
      <w:proofErr w:type="gramStart"/>
      <w:r w:rsidR="00736629" w:rsidRPr="0067168C">
        <w:rPr>
          <w:i/>
        </w:rPr>
        <w:t>1::</w:t>
      </w:r>
      <w:proofErr w:type="gramEnd"/>
      <w:r w:rsidR="00736629" w:rsidRPr="0067168C">
        <w:rPr>
          <w:i/>
        </w:rPr>
        <w:t>SNR13</w:t>
      </w:r>
      <w:r w:rsidR="00736629" w:rsidRPr="0067168C">
        <w:t xml:space="preserve"> and </w:t>
      </w:r>
      <w:r w:rsidR="00736629" w:rsidRPr="0067168C">
        <w:rPr>
          <w:i/>
        </w:rPr>
        <w:t>GAL1::SNR47</w:t>
      </w:r>
      <w:r w:rsidR="00736629" w:rsidRPr="0067168C">
        <w:t xml:space="preserve"> strains</w:t>
      </w:r>
      <w:r w:rsidR="003812DA" w:rsidRPr="0067168C">
        <w:t>, 25S rRNA was 2’-O-</w:t>
      </w:r>
      <w:r w:rsidR="00736629" w:rsidRPr="0067168C">
        <w:t>methylated</w:t>
      </w:r>
      <w:r w:rsidR="003812DA" w:rsidRPr="0067168C">
        <w:t xml:space="preserve"> </w:t>
      </w:r>
      <w:r w:rsidR="00736629" w:rsidRPr="0067168C">
        <w:t>at snR13- or sn</w:t>
      </w:r>
      <w:r w:rsidR="0009413A" w:rsidRPr="0067168C">
        <w:t>R</w:t>
      </w:r>
      <w:r w:rsidR="00736629" w:rsidRPr="0067168C">
        <w:t>47-</w:t>
      </w:r>
      <w:r w:rsidR="003812DA" w:rsidRPr="0067168C">
        <w:t>guided</w:t>
      </w:r>
      <w:r w:rsidR="00736629" w:rsidRPr="0067168C">
        <w:t xml:space="preserve"> sites when galactose w</w:t>
      </w:r>
      <w:r w:rsidR="003812DA" w:rsidRPr="0067168C">
        <w:t>as</w:t>
      </w:r>
      <w:r w:rsidR="00736629" w:rsidRPr="0067168C">
        <w:t xml:space="preserve"> used as a carbon source and these snoRNA were expressed. The lack of 25S rRNA methylation when snR13 or snR47 expression was shut off on glucose allowed for DNAzyme-dependent cleavage. No </w:t>
      </w:r>
      <w:r w:rsidR="003812DA" w:rsidRPr="0067168C">
        <w:t xml:space="preserve">RNA </w:t>
      </w:r>
      <w:r w:rsidR="00736629" w:rsidRPr="0067168C">
        <w:t>d</w:t>
      </w:r>
      <w:r w:rsidR="003812DA" w:rsidRPr="0067168C">
        <w:t>igestion</w:t>
      </w:r>
      <w:r w:rsidR="00736629" w:rsidRPr="0067168C">
        <w:t xml:space="preserve"> was observed for wild-type </w:t>
      </w:r>
      <w:r w:rsidR="003812DA" w:rsidRPr="0067168C">
        <w:t>samples</w:t>
      </w:r>
      <w:r w:rsidR="00736629" w:rsidRPr="0067168C">
        <w:t xml:space="preserve"> (</w:t>
      </w:r>
      <w:r w:rsidR="009D504B" w:rsidRPr="0067168C">
        <w:rPr>
          <w:b/>
        </w:rPr>
        <w:t>Figure 3</w:t>
      </w:r>
      <w:proofErr w:type="gramStart"/>
      <w:r w:rsidR="009D504B" w:rsidRPr="0067168C">
        <w:rPr>
          <w:b/>
        </w:rPr>
        <w:t>A</w:t>
      </w:r>
      <w:r w:rsidR="009D504B" w:rsidRPr="0067168C">
        <w:t>,</w:t>
      </w:r>
      <w:r w:rsidR="009D504B" w:rsidRPr="0067168C">
        <w:rPr>
          <w:b/>
        </w:rPr>
        <w:t>B</w:t>
      </w:r>
      <w:proofErr w:type="gramEnd"/>
      <w:r w:rsidR="009D504B" w:rsidRPr="0067168C">
        <w:rPr>
          <w:b/>
        </w:rPr>
        <w:t>;</w:t>
      </w:r>
      <w:r w:rsidR="009D504B" w:rsidRPr="0067168C">
        <w:t xml:space="preserve"> </w:t>
      </w:r>
      <w:r w:rsidR="00736629" w:rsidRPr="0067168C">
        <w:t>lanes 1 and 2)</w:t>
      </w:r>
      <w:r w:rsidR="00DE7F08" w:rsidRPr="0067168C">
        <w:t>,</w:t>
      </w:r>
      <w:r w:rsidR="00736629" w:rsidRPr="0067168C">
        <w:t xml:space="preserve"> as </w:t>
      </w:r>
      <w:r w:rsidR="003812DA" w:rsidRPr="0067168C">
        <w:t xml:space="preserve">the expression of snR13 and snR47 is galactose/glucose-independent </w:t>
      </w:r>
      <w:r w:rsidR="00736629" w:rsidRPr="0067168C">
        <w:t xml:space="preserve">in </w:t>
      </w:r>
      <w:r w:rsidR="003812DA" w:rsidRPr="0067168C">
        <w:t>this</w:t>
      </w:r>
      <w:r w:rsidR="00736629" w:rsidRPr="0067168C">
        <w:t xml:space="preserve"> strain. Therefore, rRNA was normally methylated and so resistant to DNAzymes activity.</w:t>
      </w:r>
    </w:p>
    <w:p w14:paraId="38091407" w14:textId="77777777" w:rsidR="000B3B4E" w:rsidRPr="0067168C" w:rsidRDefault="000B3B4E" w:rsidP="002A139C">
      <w:pPr>
        <w:outlineLvl w:val="0"/>
      </w:pPr>
    </w:p>
    <w:p w14:paraId="2D3F820A" w14:textId="7D067803" w:rsidR="007A4DD6" w:rsidRPr="0067168C" w:rsidRDefault="00736629" w:rsidP="002A139C">
      <w:pPr>
        <w:outlineLvl w:val="0"/>
      </w:pPr>
      <w:r w:rsidRPr="0067168C">
        <w:t>Overall, our experiment shows that the cleavage activity of 10-23 (</w:t>
      </w:r>
      <w:r w:rsidRPr="0067168C">
        <w:rPr>
          <w:b/>
        </w:rPr>
        <w:t>Fig</w:t>
      </w:r>
      <w:r w:rsidR="00A526D5" w:rsidRPr="0067168C">
        <w:rPr>
          <w:b/>
        </w:rPr>
        <w:t>ure</w:t>
      </w:r>
      <w:r w:rsidRPr="0067168C">
        <w:rPr>
          <w:b/>
        </w:rPr>
        <w:t xml:space="preserve"> 3</w:t>
      </w:r>
      <w:r w:rsidR="00A526D5" w:rsidRPr="0067168C">
        <w:rPr>
          <w:b/>
        </w:rPr>
        <w:t>A</w:t>
      </w:r>
      <w:r w:rsidRPr="0067168C">
        <w:t>) and 8-17 (</w:t>
      </w:r>
      <w:r w:rsidRPr="0067168C">
        <w:rPr>
          <w:b/>
        </w:rPr>
        <w:t>Fig</w:t>
      </w:r>
      <w:r w:rsidR="00A526D5" w:rsidRPr="0067168C">
        <w:rPr>
          <w:b/>
        </w:rPr>
        <w:t>ure</w:t>
      </w:r>
      <w:r w:rsidRPr="0067168C">
        <w:rPr>
          <w:b/>
        </w:rPr>
        <w:t xml:space="preserve"> 3</w:t>
      </w:r>
      <w:r w:rsidR="00A526D5" w:rsidRPr="0067168C">
        <w:rPr>
          <w:b/>
        </w:rPr>
        <w:t>B</w:t>
      </w:r>
      <w:r w:rsidRPr="0067168C">
        <w:t xml:space="preserve">) DNAzymes correlated with the absence of box C/D snR13 or snR47, clearly indicating that these snoRNA are responsible for 25S rRNA </w:t>
      </w:r>
      <w:r w:rsidR="003812DA" w:rsidRPr="0067168C">
        <w:t>2’-O-</w:t>
      </w:r>
      <w:r w:rsidRPr="0067168C">
        <w:t>methylation at particular sites.</w:t>
      </w:r>
    </w:p>
    <w:p w14:paraId="7F5815FC" w14:textId="3133E33C" w:rsidR="004A71E4" w:rsidRPr="0067168C" w:rsidRDefault="004A71E4" w:rsidP="002A139C">
      <w:pPr>
        <w:rPr>
          <w:color w:val="808080" w:themeColor="background1" w:themeShade="80"/>
        </w:rPr>
      </w:pPr>
    </w:p>
    <w:p w14:paraId="3C9083F6" w14:textId="2078E796" w:rsidR="00B32616" w:rsidRPr="0067168C" w:rsidRDefault="00B32616" w:rsidP="002A139C">
      <w:pPr>
        <w:rPr>
          <w:color w:val="808080"/>
        </w:rPr>
      </w:pPr>
      <w:r w:rsidRPr="0067168C">
        <w:rPr>
          <w:b/>
        </w:rPr>
        <w:t xml:space="preserve">FIGURE </w:t>
      </w:r>
      <w:r w:rsidR="0013621E" w:rsidRPr="0067168C">
        <w:rPr>
          <w:b/>
        </w:rPr>
        <w:t xml:space="preserve">AND TABLE </w:t>
      </w:r>
      <w:r w:rsidRPr="0067168C">
        <w:rPr>
          <w:b/>
        </w:rPr>
        <w:t>LEGENDS:</w:t>
      </w:r>
      <w:r w:rsidRPr="0067168C">
        <w:rPr>
          <w:color w:val="808080"/>
        </w:rPr>
        <w:t xml:space="preserve"> </w:t>
      </w:r>
    </w:p>
    <w:p w14:paraId="2869CD15" w14:textId="77777777" w:rsidR="007F484E" w:rsidRPr="0067168C" w:rsidRDefault="007F484E" w:rsidP="002A139C">
      <w:pPr>
        <w:rPr>
          <w:bCs/>
          <w:color w:val="808080"/>
        </w:rPr>
      </w:pPr>
    </w:p>
    <w:p w14:paraId="7639825E" w14:textId="6F9951C4" w:rsidR="002F6B60" w:rsidRPr="0067168C" w:rsidRDefault="00736629" w:rsidP="002A139C">
      <w:pPr>
        <w:outlineLvl w:val="0"/>
        <w:rPr>
          <w:b/>
        </w:rPr>
      </w:pPr>
      <w:r w:rsidRPr="0067168C">
        <w:rPr>
          <w:b/>
        </w:rPr>
        <w:t>Fig</w:t>
      </w:r>
      <w:r w:rsidR="00A526D5" w:rsidRPr="0067168C">
        <w:rPr>
          <w:b/>
        </w:rPr>
        <w:t>ure</w:t>
      </w:r>
      <w:r w:rsidRPr="0067168C">
        <w:rPr>
          <w:b/>
        </w:rPr>
        <w:t xml:space="preserve"> 1</w:t>
      </w:r>
      <w:r w:rsidR="00FE69D3" w:rsidRPr="0067168C">
        <w:rPr>
          <w:b/>
        </w:rPr>
        <w:t xml:space="preserve">: </w:t>
      </w:r>
      <w:proofErr w:type="spellStart"/>
      <w:r w:rsidRPr="0067168C">
        <w:rPr>
          <w:b/>
        </w:rPr>
        <w:t>DNAzymes</w:t>
      </w:r>
      <w:proofErr w:type="spellEnd"/>
      <w:r w:rsidRPr="0067168C">
        <w:rPr>
          <w:b/>
        </w:rPr>
        <w:t xml:space="preserve"> and their RNA substrates</w:t>
      </w:r>
      <w:r w:rsidR="000B3B4E" w:rsidRPr="0067168C">
        <w:rPr>
          <w:b/>
        </w:rPr>
        <w:t xml:space="preserve">. </w:t>
      </w:r>
      <w:r w:rsidR="000B3B4E" w:rsidRPr="0067168C">
        <w:t>(</w:t>
      </w:r>
      <w:r w:rsidR="000B3B4E" w:rsidRPr="0067168C">
        <w:rPr>
          <w:b/>
        </w:rPr>
        <w:t>A</w:t>
      </w:r>
      <w:r w:rsidRPr="0067168C">
        <w:t xml:space="preserve">) 10-23 DNAzymes cleave a </w:t>
      </w:r>
      <w:r w:rsidR="00B657DE" w:rsidRPr="0067168C">
        <w:t>purine-pyrimidine (</w:t>
      </w:r>
      <w:r w:rsidRPr="0067168C">
        <w:t>RY</w:t>
      </w:r>
      <w:r w:rsidR="00B657DE" w:rsidRPr="0067168C">
        <w:t>)</w:t>
      </w:r>
      <w:r w:rsidRPr="0067168C">
        <w:t xml:space="preserve"> RNA dinucleotide. R in the RNA is not paired with DNAzyme, while Y is complementary to the R base in the DNAzyme. Methylation of the </w:t>
      </w:r>
      <w:r w:rsidR="00B657DE" w:rsidRPr="0067168C">
        <w:t>purine (</w:t>
      </w:r>
      <w:r w:rsidRPr="0067168C">
        <w:t>R</w:t>
      </w:r>
      <w:r w:rsidR="00B657DE" w:rsidRPr="0067168C">
        <w:t>)</w:t>
      </w:r>
      <w:r w:rsidRPr="0067168C">
        <w:t xml:space="preserve"> in RNA </w:t>
      </w:r>
      <w:r w:rsidR="0009413A" w:rsidRPr="0067168C">
        <w:t>suppresses</w:t>
      </w:r>
      <w:r w:rsidRPr="0067168C">
        <w:t xml:space="preserve"> DNAzyme-dependent cleavage</w:t>
      </w:r>
      <w:r w:rsidR="000B3B4E" w:rsidRPr="0067168C">
        <w:t>. (</w:t>
      </w:r>
      <w:r w:rsidR="000B3B4E" w:rsidRPr="0067168C">
        <w:rPr>
          <w:b/>
        </w:rPr>
        <w:t>B</w:t>
      </w:r>
      <w:r w:rsidR="000B3B4E" w:rsidRPr="0067168C">
        <w:t>)</w:t>
      </w:r>
      <w:r w:rsidRPr="0067168C">
        <w:t xml:space="preserve"> 8-17 DNAzymes cleave RNA upstream of guanine that is imperfectly paired with </w:t>
      </w:r>
      <w:r w:rsidR="00006E9E" w:rsidRPr="0067168C">
        <w:t xml:space="preserve">the first </w:t>
      </w:r>
      <w:r w:rsidRPr="0067168C">
        <w:t xml:space="preserve">thymine </w:t>
      </w:r>
      <w:r w:rsidR="00006E9E" w:rsidRPr="0067168C">
        <w:t>in the</w:t>
      </w:r>
      <w:r w:rsidRPr="0067168C">
        <w:t xml:space="preserve"> DNAzyme</w:t>
      </w:r>
      <w:r w:rsidR="00006E9E" w:rsidRPr="0067168C">
        <w:t xml:space="preserve"> catalytic sequence</w:t>
      </w:r>
      <w:r w:rsidRPr="0067168C">
        <w:t xml:space="preserve">. The nucleotide preceding guanine is not </w:t>
      </w:r>
      <w:proofErr w:type="gramStart"/>
      <w:r w:rsidRPr="0067168C">
        <w:t>paired</w:t>
      </w:r>
      <w:proofErr w:type="gramEnd"/>
      <w:r w:rsidRPr="0067168C">
        <w:t xml:space="preserve"> and its methylation protects from DNAzyme-dependent cleavage.</w:t>
      </w:r>
      <w:r w:rsidR="000B3B4E" w:rsidRPr="0067168C">
        <w:rPr>
          <w:b/>
        </w:rPr>
        <w:t xml:space="preserve"> </w:t>
      </w:r>
      <w:r w:rsidRPr="0067168C">
        <w:t xml:space="preserve">RNA is shown in grey (apart from the methylation site), DNAzyme is shown in purple. N – any nucleotide, R – </w:t>
      </w:r>
      <w:r w:rsidR="00B657DE" w:rsidRPr="0067168C">
        <w:t xml:space="preserve">purine: </w:t>
      </w:r>
      <w:r w:rsidRPr="0067168C">
        <w:t xml:space="preserve">adenine or guanine, Y – </w:t>
      </w:r>
      <w:r w:rsidR="00B657DE" w:rsidRPr="0067168C">
        <w:t xml:space="preserve">pyrimidine: </w:t>
      </w:r>
      <w:r w:rsidRPr="0067168C">
        <w:t>cyt</w:t>
      </w:r>
      <w:r w:rsidR="00C643D8" w:rsidRPr="0067168C">
        <w:t>osine</w:t>
      </w:r>
      <w:r w:rsidRPr="0067168C">
        <w:t xml:space="preserve"> or uracil; CH3- denotes RNA methylation. Base pairing within the </w:t>
      </w:r>
      <w:r w:rsidR="0009413A" w:rsidRPr="0067168C">
        <w:t xml:space="preserve">DNAzyme </w:t>
      </w:r>
      <w:r w:rsidRPr="0067168C">
        <w:t>active sequences</w:t>
      </w:r>
      <w:r w:rsidR="000F30D0" w:rsidRPr="0067168C">
        <w:t xml:space="preserve"> is marked by dotted</w:t>
      </w:r>
      <w:r w:rsidRPr="0067168C">
        <w:t xml:space="preserve"> lines.</w:t>
      </w:r>
      <w:r w:rsidR="0009413A" w:rsidRPr="0067168C">
        <w:t xml:space="preserve"> </w:t>
      </w:r>
      <w:r w:rsidR="00162303" w:rsidRPr="0067168C">
        <w:t xml:space="preserve">A blue lightning bolt </w:t>
      </w:r>
      <w:r w:rsidRPr="0067168C">
        <w:t>marks the cleavage site.</w:t>
      </w:r>
      <w:r w:rsidR="000B3B4E" w:rsidRPr="0067168C">
        <w:t xml:space="preserve"> </w:t>
      </w:r>
      <w:r w:rsidR="000B3B4E" w:rsidRPr="0067168C">
        <w:rPr>
          <w:color w:val="auto"/>
        </w:rPr>
        <w:t>(</w:t>
      </w:r>
      <w:r w:rsidR="000B3B4E" w:rsidRPr="0067168C">
        <w:rPr>
          <w:b/>
          <w:color w:val="auto"/>
        </w:rPr>
        <w:t>C</w:t>
      </w:r>
      <w:r w:rsidR="002F6B60" w:rsidRPr="0067168C">
        <w:rPr>
          <w:color w:val="auto"/>
        </w:rPr>
        <w:t xml:space="preserve">) </w:t>
      </w:r>
      <w:r w:rsidR="00C3213E" w:rsidRPr="0067168C">
        <w:rPr>
          <w:color w:val="auto"/>
        </w:rPr>
        <w:t xml:space="preserve">A </w:t>
      </w:r>
      <w:r w:rsidR="002F6B60" w:rsidRPr="0067168C">
        <w:rPr>
          <w:color w:val="auto"/>
        </w:rPr>
        <w:t>flowchart</w:t>
      </w:r>
      <w:r w:rsidR="00C3213E" w:rsidRPr="0067168C">
        <w:rPr>
          <w:color w:val="auto"/>
        </w:rPr>
        <w:t xml:space="preserve"> </w:t>
      </w:r>
      <w:r w:rsidR="00CC0AFD" w:rsidRPr="0067168C">
        <w:rPr>
          <w:color w:val="auto"/>
        </w:rPr>
        <w:t>showing the steps of a DNAzyme-dependent analysis</w:t>
      </w:r>
      <w:r w:rsidR="00FA64C8" w:rsidRPr="0067168C">
        <w:rPr>
          <w:color w:val="auto"/>
        </w:rPr>
        <w:t>.</w:t>
      </w:r>
    </w:p>
    <w:p w14:paraId="01AE90C8" w14:textId="77777777" w:rsidR="00736629" w:rsidRPr="0067168C" w:rsidRDefault="00736629" w:rsidP="002A139C">
      <w:pPr>
        <w:outlineLvl w:val="0"/>
        <w:rPr>
          <w:b/>
        </w:rPr>
      </w:pPr>
    </w:p>
    <w:p w14:paraId="20F4EEB9" w14:textId="4400F1F9" w:rsidR="00736629" w:rsidRPr="0067168C" w:rsidRDefault="00736629" w:rsidP="002A139C">
      <w:pPr>
        <w:outlineLvl w:val="0"/>
        <w:rPr>
          <w:b/>
        </w:rPr>
      </w:pPr>
      <w:r w:rsidRPr="0067168C">
        <w:rPr>
          <w:b/>
        </w:rPr>
        <w:t>Fig</w:t>
      </w:r>
      <w:r w:rsidR="00A526D5" w:rsidRPr="0067168C">
        <w:rPr>
          <w:b/>
        </w:rPr>
        <w:t xml:space="preserve">ure </w:t>
      </w:r>
      <w:r w:rsidRPr="0067168C">
        <w:rPr>
          <w:b/>
        </w:rPr>
        <w:t>2</w:t>
      </w:r>
      <w:r w:rsidR="00FE69D3" w:rsidRPr="0067168C">
        <w:rPr>
          <w:b/>
        </w:rPr>
        <w:t xml:space="preserve">: </w:t>
      </w:r>
      <w:proofErr w:type="spellStart"/>
      <w:r w:rsidRPr="0067168C">
        <w:rPr>
          <w:b/>
        </w:rPr>
        <w:t>DNAzyme</w:t>
      </w:r>
      <w:r w:rsidR="003812DA" w:rsidRPr="0067168C">
        <w:rPr>
          <w:b/>
        </w:rPr>
        <w:t>s</w:t>
      </w:r>
      <w:proofErr w:type="spellEnd"/>
      <w:r w:rsidRPr="0067168C">
        <w:rPr>
          <w:b/>
        </w:rPr>
        <w:t xml:space="preserve"> targeting snR13- and snR47-dependent methylation sites in 25S rRNA</w:t>
      </w:r>
    </w:p>
    <w:p w14:paraId="64612A76" w14:textId="32508111" w:rsidR="00162303" w:rsidRPr="0067168C" w:rsidRDefault="000B3B4E" w:rsidP="002A139C">
      <w:pPr>
        <w:outlineLvl w:val="0"/>
      </w:pPr>
      <w:r w:rsidRPr="0067168C">
        <w:t>(</w:t>
      </w:r>
      <w:r w:rsidRPr="0067168C">
        <w:rPr>
          <w:b/>
        </w:rPr>
        <w:t>A, B</w:t>
      </w:r>
      <w:r w:rsidR="00736629" w:rsidRPr="0067168C">
        <w:t>) Browser screenshots showing snR13-depend</w:t>
      </w:r>
      <w:r w:rsidR="00E26DE4" w:rsidRPr="0067168C">
        <w:t>e</w:t>
      </w:r>
      <w:r w:rsidR="00736629" w:rsidRPr="0067168C">
        <w:t>nt (</w:t>
      </w:r>
      <w:r w:rsidR="00660A60" w:rsidRPr="0067168C">
        <w:rPr>
          <w:b/>
        </w:rPr>
        <w:t>A</w:t>
      </w:r>
      <w:r w:rsidR="00736629" w:rsidRPr="0067168C">
        <w:t>) and snR47-dependent (</w:t>
      </w:r>
      <w:r w:rsidR="00660A60" w:rsidRPr="0067168C">
        <w:rPr>
          <w:b/>
        </w:rPr>
        <w:t>B</w:t>
      </w:r>
      <w:r w:rsidR="00736629" w:rsidRPr="0067168C">
        <w:t>) methylation sites in 25S rRNA</w:t>
      </w:r>
      <w:r w:rsidR="00660A60" w:rsidRPr="0067168C">
        <w:t xml:space="preserve"> </w:t>
      </w:r>
      <w:r w:rsidRPr="0067168C">
        <w:t>(</w:t>
      </w:r>
      <w:r w:rsidRPr="0067168C">
        <w:rPr>
          <w:b/>
        </w:rPr>
        <w:t>C</w:t>
      </w:r>
      <w:r w:rsidR="00736629" w:rsidRPr="0067168C">
        <w:t>) 25S rRNA sequence surrounding snR13-depend</w:t>
      </w:r>
      <w:r w:rsidR="00E26DE4" w:rsidRPr="0067168C">
        <w:t>e</w:t>
      </w:r>
      <w:r w:rsidR="00736629" w:rsidRPr="0067168C">
        <w:t>nt methylation site (A</w:t>
      </w:r>
      <w:r w:rsidR="00736629" w:rsidRPr="0067168C">
        <w:rPr>
          <w:vertAlign w:val="subscript"/>
        </w:rPr>
        <w:t>2281</w:t>
      </w:r>
      <w:r w:rsidR="00736629" w:rsidRPr="0067168C">
        <w:t>) and 10-23 DNAzyme (shown in purple) designed to cleave RNA between A</w:t>
      </w:r>
      <w:r w:rsidR="00736629" w:rsidRPr="0067168C">
        <w:rPr>
          <w:vertAlign w:val="subscript"/>
        </w:rPr>
        <w:t>2281</w:t>
      </w:r>
      <w:r w:rsidR="00736629" w:rsidRPr="0067168C">
        <w:t xml:space="preserve"> and U</w:t>
      </w:r>
      <w:r w:rsidR="00736629" w:rsidRPr="0067168C">
        <w:rPr>
          <w:vertAlign w:val="subscript"/>
        </w:rPr>
        <w:t>2282</w:t>
      </w:r>
      <w:r w:rsidR="00736629" w:rsidRPr="0067168C">
        <w:t>. A</w:t>
      </w:r>
      <w:r w:rsidR="00736629" w:rsidRPr="0067168C">
        <w:rPr>
          <w:vertAlign w:val="subscript"/>
        </w:rPr>
        <w:t>2281</w:t>
      </w:r>
      <w:r w:rsidR="00736629" w:rsidRPr="0067168C">
        <w:t xml:space="preserve"> is not paired with the DNAzyme</w:t>
      </w:r>
      <w:r w:rsidR="00162303" w:rsidRPr="0067168C">
        <w:t xml:space="preserve"> while U</w:t>
      </w:r>
      <w:r w:rsidR="00162303" w:rsidRPr="0067168C">
        <w:rPr>
          <w:vertAlign w:val="subscript"/>
        </w:rPr>
        <w:t>2282</w:t>
      </w:r>
      <w:r w:rsidR="00162303" w:rsidRPr="0067168C">
        <w:t xml:space="preserve"> forms a pair with the first nucleotide from the DNAzyme active sequence (marked by a blue line)</w:t>
      </w:r>
      <w:r w:rsidR="00736629" w:rsidRPr="0067168C">
        <w:t xml:space="preserve">. </w:t>
      </w:r>
      <w:r w:rsidR="00162303" w:rsidRPr="0067168C">
        <w:t>A blue lightning bolt</w:t>
      </w:r>
      <w:r w:rsidR="00736629" w:rsidRPr="0067168C">
        <w:t xml:space="preserve"> marks the cleavage.</w:t>
      </w:r>
      <w:r w:rsidRPr="0067168C">
        <w:t xml:space="preserve"> (</w:t>
      </w:r>
      <w:r w:rsidRPr="0067168C">
        <w:rPr>
          <w:b/>
        </w:rPr>
        <w:t>D</w:t>
      </w:r>
      <w:r w:rsidR="00736629" w:rsidRPr="0067168C">
        <w:t>) 25S rRNA sequence surrounding snR47-depend</w:t>
      </w:r>
      <w:r w:rsidR="00E26DE4" w:rsidRPr="0067168C">
        <w:t>e</w:t>
      </w:r>
      <w:r w:rsidR="00736629" w:rsidRPr="0067168C">
        <w:t>nt methylation site (A</w:t>
      </w:r>
      <w:r w:rsidR="00736629" w:rsidRPr="0067168C">
        <w:rPr>
          <w:vertAlign w:val="subscript"/>
        </w:rPr>
        <w:t>2220</w:t>
      </w:r>
      <w:r w:rsidR="00736629" w:rsidRPr="0067168C">
        <w:t>) and 8-17 DNAzyme (shown in purple) designed to cleave RNA between A</w:t>
      </w:r>
      <w:r w:rsidR="00736629" w:rsidRPr="0067168C">
        <w:rPr>
          <w:vertAlign w:val="subscript"/>
        </w:rPr>
        <w:t>2220</w:t>
      </w:r>
      <w:r w:rsidR="00736629" w:rsidRPr="0067168C">
        <w:t xml:space="preserve"> and G</w:t>
      </w:r>
      <w:r w:rsidR="00736629" w:rsidRPr="0067168C">
        <w:rPr>
          <w:vertAlign w:val="subscript"/>
        </w:rPr>
        <w:t>2221</w:t>
      </w:r>
      <w:r w:rsidR="00736629" w:rsidRPr="0067168C">
        <w:t>. A</w:t>
      </w:r>
      <w:r w:rsidR="00736629" w:rsidRPr="0067168C">
        <w:rPr>
          <w:vertAlign w:val="subscript"/>
        </w:rPr>
        <w:t>22</w:t>
      </w:r>
      <w:r w:rsidR="003812DA" w:rsidRPr="0067168C">
        <w:rPr>
          <w:vertAlign w:val="subscript"/>
        </w:rPr>
        <w:t>20</w:t>
      </w:r>
      <w:r w:rsidR="00736629" w:rsidRPr="0067168C">
        <w:t xml:space="preserve"> is not hybridized with the DNAzyme while G</w:t>
      </w:r>
      <w:r w:rsidR="00736629" w:rsidRPr="0067168C">
        <w:rPr>
          <w:vertAlign w:val="subscript"/>
        </w:rPr>
        <w:t>2221</w:t>
      </w:r>
      <w:r w:rsidR="00736629" w:rsidRPr="0067168C">
        <w:t xml:space="preserve"> is imperfectly paired with thymine</w:t>
      </w:r>
      <w:r w:rsidR="00162303" w:rsidRPr="0067168C">
        <w:t xml:space="preserve"> (denoted with a dashed line)</w:t>
      </w:r>
      <w:r w:rsidR="00736629" w:rsidRPr="0067168C">
        <w:t xml:space="preserve">. </w:t>
      </w:r>
      <w:r w:rsidR="00162303" w:rsidRPr="0067168C">
        <w:t>A blue lightning bolt marks the cleavage site.</w:t>
      </w:r>
    </w:p>
    <w:p w14:paraId="7B0519B5" w14:textId="77777777" w:rsidR="00736629" w:rsidRPr="0067168C" w:rsidRDefault="00736629" w:rsidP="002A139C">
      <w:pPr>
        <w:outlineLvl w:val="0"/>
      </w:pPr>
    </w:p>
    <w:p w14:paraId="069257D4" w14:textId="38970499" w:rsidR="007A4DD6" w:rsidRPr="0067168C" w:rsidRDefault="00736629" w:rsidP="002A139C">
      <w:pPr>
        <w:outlineLvl w:val="0"/>
        <w:rPr>
          <w:b/>
        </w:rPr>
      </w:pPr>
      <w:r w:rsidRPr="0067168C">
        <w:rPr>
          <w:b/>
        </w:rPr>
        <w:t>Fig</w:t>
      </w:r>
      <w:r w:rsidR="00A526D5" w:rsidRPr="0067168C">
        <w:rPr>
          <w:b/>
        </w:rPr>
        <w:t>ure</w:t>
      </w:r>
      <w:r w:rsidRPr="0067168C">
        <w:rPr>
          <w:b/>
        </w:rPr>
        <w:t xml:space="preserve"> 3</w:t>
      </w:r>
      <w:r w:rsidR="00FE69D3" w:rsidRPr="0067168C">
        <w:rPr>
          <w:b/>
        </w:rPr>
        <w:t xml:space="preserve">: </w:t>
      </w:r>
      <w:r w:rsidRPr="0067168C">
        <w:rPr>
          <w:b/>
        </w:rPr>
        <w:t>Analysis of site-specific 2’-O-methylation of 25S rRNA using 10-23 and 8-17 DNAzyme-dependent assay</w:t>
      </w:r>
      <w:r w:rsidR="000B3B4E" w:rsidRPr="0067168C">
        <w:rPr>
          <w:b/>
        </w:rPr>
        <w:t xml:space="preserve">. </w:t>
      </w:r>
      <w:r w:rsidR="000B3B4E" w:rsidRPr="0067168C">
        <w:t>(</w:t>
      </w:r>
      <w:r w:rsidR="000B3B4E" w:rsidRPr="0067168C">
        <w:rPr>
          <w:b/>
        </w:rPr>
        <w:t>A</w:t>
      </w:r>
      <w:r w:rsidRPr="0067168C">
        <w:t xml:space="preserve">) </w:t>
      </w:r>
      <w:r w:rsidRPr="0067168C">
        <w:rPr>
          <w:bCs/>
        </w:rPr>
        <w:t>Analysis of snR13-dependent 25S rRNA methylation using 10-23 DNAzyme.</w:t>
      </w:r>
      <w:r w:rsidR="000B3B4E" w:rsidRPr="0067168C">
        <w:rPr>
          <w:b/>
        </w:rPr>
        <w:t xml:space="preserve"> </w:t>
      </w:r>
      <w:r w:rsidR="000B3B4E" w:rsidRPr="0067168C">
        <w:t>(</w:t>
      </w:r>
      <w:r w:rsidR="000B3B4E" w:rsidRPr="0067168C">
        <w:rPr>
          <w:b/>
        </w:rPr>
        <w:t>B</w:t>
      </w:r>
      <w:r w:rsidRPr="0067168C">
        <w:t xml:space="preserve">) </w:t>
      </w:r>
      <w:r w:rsidRPr="0067168C">
        <w:rPr>
          <w:bCs/>
        </w:rPr>
        <w:t>Analysis of snR47-dependent 25S rRNA methylation using 8-17 DNAzyme.</w:t>
      </w:r>
      <w:r w:rsidR="000B3B4E" w:rsidRPr="0067168C">
        <w:rPr>
          <w:b/>
        </w:rPr>
        <w:t xml:space="preserve"> </w:t>
      </w:r>
      <w:r w:rsidRPr="0067168C">
        <w:rPr>
          <w:bCs/>
        </w:rPr>
        <w:t xml:space="preserve">RNA was </w:t>
      </w:r>
      <w:r w:rsidR="001D1FA2" w:rsidRPr="0067168C">
        <w:rPr>
          <w:bCs/>
        </w:rPr>
        <w:t>visualized</w:t>
      </w:r>
      <w:r w:rsidRPr="0067168C">
        <w:rPr>
          <w:bCs/>
        </w:rPr>
        <w:t xml:space="preserve"> staining in a denaturing agarose gel. Cleavage products A and B are marked by red arrows. WT – wild-type strain; GAL – galactose, GLC – glucose.</w:t>
      </w:r>
    </w:p>
    <w:p w14:paraId="75182EC3" w14:textId="77777777" w:rsidR="00B32616" w:rsidRPr="0067168C" w:rsidRDefault="00B32616" w:rsidP="002A139C">
      <w:pPr>
        <w:rPr>
          <w:color w:val="808080" w:themeColor="background1" w:themeShade="80"/>
        </w:rPr>
      </w:pPr>
    </w:p>
    <w:p w14:paraId="28AE5112" w14:textId="4A4C363F" w:rsidR="007F484E" w:rsidRPr="0067168C" w:rsidRDefault="006305D7" w:rsidP="002A139C">
      <w:pPr>
        <w:rPr>
          <w:b/>
          <w:bCs/>
        </w:rPr>
      </w:pPr>
      <w:r w:rsidRPr="0067168C">
        <w:rPr>
          <w:b/>
        </w:rPr>
        <w:t>DISCUSSION</w:t>
      </w:r>
      <w:r w:rsidRPr="0067168C">
        <w:rPr>
          <w:b/>
          <w:bCs/>
        </w:rPr>
        <w:t>:</w:t>
      </w:r>
    </w:p>
    <w:p w14:paraId="15FF0FEA" w14:textId="7C4E795F" w:rsidR="00736629" w:rsidRPr="0067168C" w:rsidRDefault="00736629" w:rsidP="002A139C">
      <w:r w:rsidRPr="0067168C">
        <w:t xml:space="preserve">DNAzyme-dependent digestion can be used as a simple and quick method to </w:t>
      </w:r>
      <w:r w:rsidR="006C6318" w:rsidRPr="0067168C">
        <w:t>analyze</w:t>
      </w:r>
      <w:r w:rsidRPr="0067168C">
        <w:t xml:space="preserve"> site-specific RNA 2’-O-methylation</w:t>
      </w:r>
      <w:r w:rsidR="006C6318" w:rsidRPr="0067168C">
        <w:fldChar w:fldCharType="begin">
          <w:fldData xml:space="preserve">PEVuZE5vdGU+PENpdGU+PEF1dGhvcj5CdWNoaGF1cHQ8L0F1dGhvcj48WWVhcj4yMDA3PC9ZZWFy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</w:fldData>
        </w:fldChar>
      </w:r>
      <w:r w:rsidR="00D60CC5" w:rsidRPr="0067168C">
        <w:instrText xml:space="preserve"> ADDIN EN.CITE </w:instrText>
      </w:r>
      <w:r w:rsidR="00D60CC5" w:rsidRPr="0067168C">
        <w:fldChar w:fldCharType="begin">
          <w:fldData xml:space="preserve">PEVuZE5vdGU+PENpdGU+PEF1dGhvcj5CdWNoaGF1cHQ8L0F1dGhvcj48WWVhcj4yMDA3PC9ZZWFy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</w:fldData>
        </w:fldChar>
      </w:r>
      <w:r w:rsidR="00D60CC5" w:rsidRPr="0067168C">
        <w:instrText xml:space="preserve"> ADDIN EN.CITE.DATA </w:instrText>
      </w:r>
      <w:r w:rsidR="00D60CC5" w:rsidRPr="0067168C">
        <w:fldChar w:fldCharType="end"/>
      </w:r>
      <w:r w:rsidR="006C6318" w:rsidRPr="0067168C">
        <w:fldChar w:fldCharType="separate"/>
      </w:r>
      <w:r w:rsidR="00D60CC5" w:rsidRPr="0067168C">
        <w:rPr>
          <w:noProof/>
          <w:vertAlign w:val="superscript"/>
        </w:rPr>
        <w:t>12,13</w:t>
      </w:r>
      <w:r w:rsidR="006C6318" w:rsidRPr="0067168C">
        <w:fldChar w:fldCharType="end"/>
      </w:r>
      <w:r w:rsidRPr="0067168C">
        <w:t xml:space="preserve">. </w:t>
      </w:r>
      <w:r w:rsidR="00705214" w:rsidRPr="0067168C">
        <w:t>DNAzymes</w:t>
      </w:r>
      <w:r w:rsidRPr="0067168C">
        <w:t xml:space="preserve"> cleave RNA if the nucleotide upstream of the cleavage site is not methylated. In contrast to other approaches, </w:t>
      </w:r>
      <w:r w:rsidR="007B22E4" w:rsidRPr="0067168C">
        <w:t>including</w:t>
      </w:r>
      <w:r w:rsidRPr="0067168C">
        <w:t xml:space="preserve"> RNase</w:t>
      </w:r>
      <w:r w:rsidR="006C6318" w:rsidRPr="0067168C">
        <w:t xml:space="preserve"> </w:t>
      </w:r>
      <w:r w:rsidRPr="0067168C">
        <w:t>H</w:t>
      </w:r>
      <w:r w:rsidR="00705214" w:rsidRPr="0067168C">
        <w:t xml:space="preserve">-directed </w:t>
      </w:r>
      <w:r w:rsidRPr="0067168C">
        <w:t>digestion, alkaline degradation or reverse transcription in low nucleotide</w:t>
      </w:r>
      <w:r w:rsidR="00705214" w:rsidRPr="0067168C">
        <w:t>s</w:t>
      </w:r>
      <w:r w:rsidRPr="0067168C">
        <w:t xml:space="preserve"> concentration followed by quantitative PCR or sequencing</w:t>
      </w:r>
      <w:r w:rsidR="00A76AD8" w:rsidRPr="0067168C">
        <w:fldChar w:fldCharType="begin">
          <w:fldData xml:space="preserve">PEVuZE5vdGU+PENpdGU+PEF1dGhvcj5ZdTwvQXV0aG9yPjxZZWFyPjE5OTc8L1llYXI+PFJlY051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</w:fldData>
        </w:fldChar>
      </w:r>
      <w:r w:rsidR="00D60CC5" w:rsidRPr="0067168C">
        <w:instrText xml:space="preserve"> ADDIN EN.CITE </w:instrText>
      </w:r>
      <w:r w:rsidR="00D60CC5" w:rsidRPr="0067168C">
        <w:fldChar w:fldCharType="begin">
          <w:fldData xml:space="preserve">PEVuZE5vdGU+PENpdGU+PEF1dGhvcj5ZdTwvQXV0aG9yPjxZZWFyPjE5OTc8L1llYXI+PFJlY051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</w:fldData>
        </w:fldChar>
      </w:r>
      <w:r w:rsidR="00D60CC5" w:rsidRPr="0067168C">
        <w:instrText xml:space="preserve"> ADDIN EN.CITE.DATA </w:instrText>
      </w:r>
      <w:r w:rsidR="00D60CC5" w:rsidRPr="0067168C">
        <w:fldChar w:fldCharType="end"/>
      </w:r>
      <w:r w:rsidR="00A76AD8" w:rsidRPr="0067168C">
        <w:fldChar w:fldCharType="separate"/>
      </w:r>
      <w:r w:rsidR="00D60CC5" w:rsidRPr="0067168C">
        <w:rPr>
          <w:noProof/>
          <w:vertAlign w:val="superscript"/>
        </w:rPr>
        <w:t>8,10,11,16</w:t>
      </w:r>
      <w:r w:rsidR="00A76AD8" w:rsidRPr="0067168C">
        <w:fldChar w:fldCharType="end"/>
      </w:r>
      <w:r w:rsidRPr="0067168C">
        <w:t>, D</w:t>
      </w:r>
      <w:r w:rsidR="006714ED" w:rsidRPr="0067168C">
        <w:t>NA</w:t>
      </w:r>
      <w:r w:rsidRPr="0067168C">
        <w:t>zyme approach require</w:t>
      </w:r>
      <w:r w:rsidR="006714ED" w:rsidRPr="0067168C">
        <w:t>s</w:t>
      </w:r>
      <w:r w:rsidRPr="0067168C">
        <w:t xml:space="preserve"> a simple DNA oligonucleotide and basic reagents that are present in any molecular biology laboratory. Moreover, DNAzymes may be used in a similar way to </w:t>
      </w:r>
      <w:r w:rsidR="006714ED" w:rsidRPr="0067168C">
        <w:t>analyze</w:t>
      </w:r>
      <w:r w:rsidRPr="0067168C">
        <w:t xml:space="preserve"> RNA </w:t>
      </w:r>
      <w:r w:rsidR="001D1FA2" w:rsidRPr="0067168C">
        <w:t>pseudouridylation</w:t>
      </w:r>
      <w:r w:rsidRPr="0067168C">
        <w:t xml:space="preserve"> me</w:t>
      </w:r>
      <w:r w:rsidR="00A76AD8" w:rsidRPr="0067168C">
        <w:t>diated by box H/ACA snoRNA</w:t>
      </w:r>
      <w:r w:rsidR="00A76AD8" w:rsidRPr="0067168C">
        <w:fldChar w:fldCharType="begin"/>
      </w:r>
      <w:r w:rsidR="00A76AD8" w:rsidRPr="0067168C">
        <w:instrText xml:space="preserve"> ADDIN EN.CITE &lt;EndNote&gt;&lt;Cite&gt;&lt;Author&gt;Buchhaupt&lt;/Author&gt;&lt;Year&gt;2007&lt;/Year&gt;&lt;RecNum&gt;48&lt;/RecNum&gt;&lt;DisplayText&gt;&lt;style face="superscript"&gt;12&lt;/style&gt;&lt;/DisplayText&gt;&lt;record&gt;&lt;rec-number&gt;48&lt;/rec-number&gt;&lt;foreign-keys&gt;&lt;key app="EN" db-id="zzpvze2sof09rme0aec5zztnz50verftvs9s" timestamp="1478870602"&gt;48&lt;/key&gt;&lt;/foreign-keys&gt;&lt;ref-type name="Journal Article"&gt;17&lt;/ref-type&gt;&lt;contributors&gt;&lt;authors&gt;&lt;author&gt;Buchhaupt, M.&lt;/author&gt;&lt;author&gt;Peifer, C.&lt;/author&gt;&lt;author&gt;Entian, K. D.&lt;/author&gt;&lt;/authors&gt;&lt;/contributors&gt;&lt;auth-address&gt;Center of Excellence, Macromolecular Complexes, Johann Wolfgang Goethe-University, Institute of Molecular Biosciences, 60438 Frankfurt/Main, Germany.&lt;/auth-address&gt;&lt;titles&gt;&lt;title&gt;Analysis of 2&amp;apos;-O-methylated nucleosides and pseudouridines in ribosomal RNAs using DNAzymes&lt;/title&gt;&lt;secondary-title&gt;Anal Biochem&lt;/secondary-title&gt;&lt;/titles&gt;&lt;periodical&gt;&lt;full-title&gt;Anal Biochem&lt;/full-title&gt;&lt;/periodical&gt;&lt;pages&gt;102-8&lt;/pages&gt;&lt;volume&gt;361&lt;/volume&gt;&lt;number&gt;1&lt;/number&gt;&lt;keywords&gt;&lt;keyword&gt;Base Sequence&lt;/keyword&gt;&lt;keyword&gt;DNA, Catalytic/*metabolism&lt;/keyword&gt;&lt;keyword&gt;Genotype&lt;/keyword&gt;&lt;keyword&gt;Indicators and Reagents&lt;/keyword&gt;&lt;keyword&gt;Methylation&lt;/keyword&gt;&lt;keyword&gt;Molecular Sequence Data&lt;/keyword&gt;&lt;keyword&gt;Nucleosides/*analysis&lt;/keyword&gt;&lt;keyword&gt;Pseudouridine/*analysis&lt;/keyword&gt;&lt;keyword&gt;RNA Processing, Post-Transcriptional&lt;/keyword&gt;&lt;keyword&gt;RNA, Fungal/chemistry&lt;/keyword&gt;&lt;keyword&gt;RNA, Ribosomal/*chemistry&lt;/keyword&gt;&lt;keyword&gt;Saccharomyces cerevisiae/genetics&lt;/keyword&gt;&lt;/keywords&gt;&lt;dates&gt;&lt;year&gt;2007&lt;/year&gt;&lt;pub-dates&gt;&lt;date&gt;Feb 1&lt;/date&gt;&lt;/pub-dates&gt;&lt;/dates&gt;&lt;isbn&gt;0003-2697 (Print)&amp;#xD;0003-2697 (Linking)&lt;/isbn&gt;&lt;accession-num&gt;17181990&lt;/accession-num&gt;&lt;urls&gt;&lt;related-urls&gt;&lt;url&gt;https://www.ncbi.nlm.nih.gov/pubmed/17181990&lt;/url&gt;&lt;/related-urls&gt;&lt;/urls&gt;&lt;electronic-resource-num&gt;10.1016/j.ab.2006.11.001&lt;/electronic-resource-num&gt;&lt;/record&gt;&lt;/Cite&gt;&lt;/EndNote&gt;</w:instrText>
      </w:r>
      <w:r w:rsidR="00A76AD8" w:rsidRPr="0067168C">
        <w:fldChar w:fldCharType="separate"/>
      </w:r>
      <w:r w:rsidR="00A76AD8" w:rsidRPr="0067168C">
        <w:rPr>
          <w:noProof/>
          <w:vertAlign w:val="superscript"/>
        </w:rPr>
        <w:t>12</w:t>
      </w:r>
      <w:r w:rsidR="00A76AD8" w:rsidRPr="0067168C">
        <w:fldChar w:fldCharType="end"/>
      </w:r>
      <w:r w:rsidR="006714ED" w:rsidRPr="0067168C">
        <w:t>,</w:t>
      </w:r>
      <w:r w:rsidRPr="0067168C">
        <w:t xml:space="preserve"> which make</w:t>
      </w:r>
      <w:r w:rsidR="006714ED" w:rsidRPr="0067168C">
        <w:t>s</w:t>
      </w:r>
      <w:r w:rsidRPr="0067168C">
        <w:t xml:space="preserve"> them versatile tool</w:t>
      </w:r>
      <w:r w:rsidR="006714ED" w:rsidRPr="0067168C">
        <w:t>s</w:t>
      </w:r>
      <w:r w:rsidRPr="0067168C">
        <w:t xml:space="preserve"> in studying snoRNA targets. </w:t>
      </w:r>
    </w:p>
    <w:p w14:paraId="6993389B" w14:textId="77777777" w:rsidR="000B3B4E" w:rsidRPr="0067168C" w:rsidRDefault="000B3B4E" w:rsidP="002A139C"/>
    <w:p w14:paraId="75123B01" w14:textId="1E3421F9" w:rsidR="00736629" w:rsidRPr="0067168C" w:rsidRDefault="001B3455" w:rsidP="002A139C">
      <w:pPr>
        <w:rPr>
          <w:color w:val="000000" w:themeColor="text1"/>
        </w:rPr>
      </w:pPr>
      <w:r w:rsidRPr="0067168C">
        <w:t>DNAzyme</w:t>
      </w:r>
      <w:r w:rsidR="00A26F2B" w:rsidRPr="0067168C">
        <w:t>-dependent approach</w:t>
      </w:r>
      <w:r w:rsidR="007A5263" w:rsidRPr="0067168C">
        <w:t>es</w:t>
      </w:r>
      <w:r w:rsidR="00A26F2B" w:rsidRPr="0067168C">
        <w:t xml:space="preserve"> </w:t>
      </w:r>
      <w:r w:rsidR="007A5263" w:rsidRPr="0067168C">
        <w:t>are</w:t>
      </w:r>
      <w:r w:rsidRPr="0067168C">
        <w:t xml:space="preserve"> limited </w:t>
      </w:r>
      <w:r w:rsidR="007A5263" w:rsidRPr="0067168C">
        <w:t xml:space="preserve">only </w:t>
      </w:r>
      <w:r w:rsidRPr="0067168C">
        <w:t xml:space="preserve">by </w:t>
      </w:r>
      <w:r w:rsidR="001D1FA2" w:rsidRPr="0067168C">
        <w:t>cleavage</w:t>
      </w:r>
      <w:r w:rsidRPr="0067168C">
        <w:t xml:space="preserve"> site consensus sequences</w:t>
      </w:r>
      <w:r w:rsidR="00D6566C" w:rsidRPr="0067168C">
        <w:fldChar w:fldCharType="begin"/>
      </w:r>
      <w:r w:rsidR="00D6566C" w:rsidRPr="0067168C">
        <w:instrText xml:space="preserve"> ADDIN EN.CITE &lt;EndNote&gt;&lt;Cite&gt;&lt;Author&gt;Santoro&lt;/Author&gt;&lt;Year&gt;1997&lt;/Year&gt;&lt;RecNum&gt;6&lt;/RecNum&gt;&lt;DisplayText&gt;&lt;style face="superscript"&gt;17&lt;/style&gt;&lt;/DisplayText&gt;&lt;record&gt;&lt;rec-number&gt;6&lt;/rec-number&gt;&lt;foreign-keys&gt;&lt;key app="EN" db-id="vvptwtddoee9vnesxxl5wfp0t59dw2zafdaf" timestamp="1553780389"&gt;6&lt;/key&gt;&lt;/foreign-keys&gt;&lt;ref-type name="Journal Article"&gt;17&lt;/ref-type&gt;&lt;contributors&gt;&lt;authors&gt;&lt;author&gt;Santoro, S. W.&lt;/author&gt;&lt;author&gt;Joyce, G. F.&lt;/author&gt;&lt;/authors&gt;&lt;/contributors&gt;&lt;auth-address&gt;Department of Chemistry, Skaggs Institute for Chemical Biology, The Scripps Research Institute, 10550 North Torrey Pines Road, La Jolla, CA 92037, USA.&lt;/auth-address&gt;&lt;titles&gt;&lt;title&gt;A general purpose RNA-cleaving DNA enzyme&lt;/title&gt;&lt;secondary-title&gt;Proc Natl Acad Sci U S A&lt;/secondary-title&gt;&lt;/titles&gt;&lt;periodical&gt;&lt;full-title&gt;Proc Natl Acad Sci U S A&lt;/full-title&gt;&lt;/periodical&gt;&lt;pages&gt;4262-6&lt;/pages&gt;&lt;volume&gt;94&lt;/volume&gt;&lt;number&gt;9&lt;/number&gt;&lt;keywords&gt;&lt;keyword&gt;*DNA, Catalytic&lt;/keyword&gt;&lt;keyword&gt;DNA, Single-Stranded/*metabolism&lt;/keyword&gt;&lt;keyword&gt;Genes, Viral&lt;/keyword&gt;&lt;keyword&gt;*Hiv-1&lt;/keyword&gt;&lt;keyword&gt;Oligodeoxyribonucleotides/metabolism&lt;/keyword&gt;&lt;keyword&gt;Oligoribonucleotides/metabolism&lt;/keyword&gt;&lt;keyword&gt;RNA, Catalytic/metabolism&lt;/keyword&gt;&lt;keyword&gt;RNA, Messenger/*metabolism&lt;/keyword&gt;&lt;keyword&gt;RNA, Viral/*metabolism&lt;/keyword&gt;&lt;keyword&gt;Selection, Genetic&lt;/keyword&gt;&lt;keyword&gt;Non-programmatic&lt;/keyword&gt;&lt;/keywords&gt;&lt;dates&gt;&lt;year&gt;1997&lt;/year&gt;&lt;pub-dates&gt;&lt;date&gt;Apr 29&lt;/date&gt;&lt;/pub-dates&gt;&lt;/dates&gt;&lt;isbn&gt;0027-8424 (Print)&amp;#xD;0027-8424 (Linking)&lt;/isbn&gt;&lt;accession-num&gt;9113977&lt;/accession-num&gt;&lt;urls&gt;&lt;related-urls&gt;&lt;url&gt;https://www.ncbi.nlm.nih.gov/pubmed/9113977&lt;/url&gt;&lt;/related-urls&gt;&lt;/urls&gt;&lt;custom2&gt;PMC20710&lt;/custom2&gt;&lt;/record&gt;&lt;/Cite&gt;&lt;/EndNote&gt;</w:instrText>
      </w:r>
      <w:r w:rsidR="00D6566C" w:rsidRPr="0067168C">
        <w:fldChar w:fldCharType="separate"/>
      </w:r>
      <w:r w:rsidR="00D6566C" w:rsidRPr="0067168C">
        <w:rPr>
          <w:noProof/>
          <w:vertAlign w:val="superscript"/>
        </w:rPr>
        <w:t>17</w:t>
      </w:r>
      <w:r w:rsidR="00D6566C" w:rsidRPr="0067168C">
        <w:fldChar w:fldCharType="end"/>
      </w:r>
      <w:r w:rsidRPr="0067168C">
        <w:t xml:space="preserve">. </w:t>
      </w:r>
      <w:r w:rsidR="00736629" w:rsidRPr="0067168C">
        <w:t xml:space="preserve">10-23 DNAzymes can be used to </w:t>
      </w:r>
      <w:r w:rsidRPr="0067168C">
        <w:t>analyze</w:t>
      </w:r>
      <w:r w:rsidR="00736629" w:rsidRPr="0067168C">
        <w:t xml:space="preserve"> </w:t>
      </w:r>
      <w:r w:rsidRPr="0067168C">
        <w:t>2’-O-</w:t>
      </w:r>
      <w:r w:rsidR="00736629" w:rsidRPr="0067168C">
        <w:t xml:space="preserve">methylation </w:t>
      </w:r>
      <w:r w:rsidRPr="0067168C">
        <w:t xml:space="preserve">only </w:t>
      </w:r>
      <w:r w:rsidR="00736629" w:rsidRPr="0067168C">
        <w:t xml:space="preserve">at position R </w:t>
      </w:r>
      <w:r w:rsidR="00B558E3" w:rsidRPr="0067168C">
        <w:t>of the</w:t>
      </w:r>
      <w:r w:rsidR="00736629" w:rsidRPr="0067168C">
        <w:t xml:space="preserve"> RY dinucleotide</w:t>
      </w:r>
      <w:r w:rsidRPr="0067168C">
        <w:t xml:space="preserve">, </w:t>
      </w:r>
      <w:r w:rsidR="00736629" w:rsidRPr="0067168C">
        <w:t xml:space="preserve">while 8-17 </w:t>
      </w:r>
      <w:proofErr w:type="spellStart"/>
      <w:r w:rsidR="00736629" w:rsidRPr="0067168C">
        <w:t>DNAzymes</w:t>
      </w:r>
      <w:proofErr w:type="spellEnd"/>
      <w:r w:rsidR="00C006AF" w:rsidRPr="0067168C">
        <w:t xml:space="preserve"> recognize</w:t>
      </w:r>
      <w:r w:rsidR="00736629" w:rsidRPr="0067168C">
        <w:t xml:space="preserve"> </w:t>
      </w:r>
      <w:r w:rsidR="00E26DE4" w:rsidRPr="0067168C">
        <w:t xml:space="preserve">the </w:t>
      </w:r>
      <w:r w:rsidR="00736629" w:rsidRPr="0067168C">
        <w:t xml:space="preserve">modification of the nucleotide located upstream of guanine. As a result, </w:t>
      </w:r>
      <w:r w:rsidR="0058157E" w:rsidRPr="0067168C">
        <w:t xml:space="preserve">modifications </w:t>
      </w:r>
      <w:r w:rsidR="000D5001" w:rsidRPr="0067168C">
        <w:t xml:space="preserve">like 2’-O-methylation </w:t>
      </w:r>
      <w:r w:rsidR="003013F6" w:rsidRPr="0067168C">
        <w:t xml:space="preserve">of the first nucleotide in the dinucleotides </w:t>
      </w:r>
      <w:r w:rsidR="000D5001" w:rsidRPr="0067168C">
        <w:t>guanine-adenine (</w:t>
      </w:r>
      <w:r w:rsidR="003013F6" w:rsidRPr="0067168C">
        <w:t>GA</w:t>
      </w:r>
      <w:r w:rsidR="000D5001" w:rsidRPr="0067168C">
        <w:t>)</w:t>
      </w:r>
      <w:r w:rsidR="003013F6" w:rsidRPr="0067168C">
        <w:t>,</w:t>
      </w:r>
      <w:r w:rsidR="000D5001" w:rsidRPr="0067168C">
        <w:t xml:space="preserve"> adenine-</w:t>
      </w:r>
      <w:r w:rsidR="00E31601" w:rsidRPr="0067168C">
        <w:t>adenine</w:t>
      </w:r>
      <w:r w:rsidR="000D5001" w:rsidRPr="0067168C">
        <w:t xml:space="preserve"> (AA), pyrimidine-adenine (YA) and pyrimidine-pyrimidine (YY) </w:t>
      </w:r>
      <w:r w:rsidR="00736629" w:rsidRPr="0067168C">
        <w:t xml:space="preserve">cannot be </w:t>
      </w:r>
      <w:r w:rsidRPr="0067168C">
        <w:t>analyzed</w:t>
      </w:r>
      <w:r w:rsidR="00736629" w:rsidRPr="0067168C">
        <w:t xml:space="preserve">. </w:t>
      </w:r>
      <w:r w:rsidR="00A26F2B" w:rsidRPr="0067168C">
        <w:t>Moreover,</w:t>
      </w:r>
      <w:r w:rsidR="00E26DE4" w:rsidRPr="0067168C">
        <w:t xml:space="preserve"> the</w:t>
      </w:r>
      <w:r w:rsidR="00736629" w:rsidRPr="0067168C">
        <w:t xml:space="preserve"> low efficiency of DNAzyme-dependent cleavage</w:t>
      </w:r>
      <w:r w:rsidRPr="0067168C">
        <w:fldChar w:fldCharType="begin"/>
      </w:r>
      <w:r w:rsidRPr="0067168C">
        <w:instrText xml:space="preserve"> ADDIN EN.CITE &lt;EndNote&gt;&lt;Cite&gt;&lt;Author&gt;Buchhaupt&lt;/Author&gt;&lt;Year&gt;2007&lt;/Year&gt;&lt;RecNum&gt;48&lt;/RecNum&gt;&lt;DisplayText&gt;&lt;style face="superscript"&gt;12&lt;/style&gt;&lt;/DisplayText&gt;&lt;record&gt;&lt;rec-number&gt;48&lt;/rec-number&gt;&lt;foreign-keys&gt;&lt;key app="EN" db-id="zzpvze2sof09rme0aec5zztnz50verftvs9s" timestamp="1478870602"&gt;48&lt;/key&gt;&lt;/foreign-keys&gt;&lt;ref-type name="Journal Article"&gt;17&lt;/ref-type&gt;&lt;contributors&gt;&lt;authors&gt;&lt;author&gt;Buchhaupt, M.&lt;/author&gt;&lt;author&gt;Peifer, C.&lt;/author&gt;&lt;author&gt;Entian, K. D.&lt;/author&gt;&lt;/authors&gt;&lt;/contributors&gt;&lt;auth-address&gt;Center of Excellence, Macromolecular Complexes, Johann Wolfgang Goethe-University, Institute of Molecular Biosciences, 60438 Frankfurt/Main, Germany.&lt;/auth-address&gt;&lt;titles&gt;&lt;title&gt;Analysis of 2&amp;apos;-O-methylated nucleosides and pseudouridines in ribosomal RNAs using DNAzymes&lt;/title&gt;&lt;secondary-title&gt;Anal Biochem&lt;/secondary-title&gt;&lt;/titles&gt;&lt;periodical&gt;&lt;full-title&gt;Anal Biochem&lt;/full-title&gt;&lt;/periodical&gt;&lt;pages&gt;102-8&lt;/pages&gt;&lt;volume&gt;361&lt;/volume&gt;&lt;number&gt;1&lt;/number&gt;&lt;keywords&gt;&lt;keyword&gt;Base Sequence&lt;/keyword&gt;&lt;keyword&gt;DNA, Catalytic/*metabolism&lt;/keyword&gt;&lt;keyword&gt;Genotype&lt;/keyword&gt;&lt;keyword&gt;Indicators and Reagents&lt;/keyword&gt;&lt;keyword&gt;Methylation&lt;/keyword&gt;&lt;keyword&gt;Molecular Sequence Data&lt;/keyword&gt;&lt;keyword&gt;Nucleosides/*analysis&lt;/keyword&gt;&lt;keyword&gt;Pseudouridine/*analysis&lt;/keyword&gt;&lt;keyword&gt;RNA Processing, Post-Transcriptional&lt;/keyword&gt;&lt;keyword&gt;RNA, Fungal/chemistry&lt;/keyword&gt;&lt;keyword&gt;RNA, Ribosomal/*chemistry&lt;/keyword&gt;&lt;keyword&gt;Saccharomyces cerevisiae/genetics&lt;/keyword&gt;&lt;/keywords&gt;&lt;dates&gt;&lt;year&gt;2007&lt;/year&gt;&lt;pub-dates&gt;&lt;date&gt;Feb 1&lt;/date&gt;&lt;/pub-dates&gt;&lt;/dates&gt;&lt;isbn&gt;0003-2697 (Print)&amp;#xD;0003-2697 (Linking)&lt;/isbn&gt;&lt;accession-num&gt;17181990&lt;/accession-num&gt;&lt;urls&gt;&lt;related-urls&gt;&lt;url&gt;https://www.ncbi.nlm.nih.gov/pubmed/17181990&lt;/url&gt;&lt;/related-urls&gt;&lt;/urls&gt;&lt;electronic-resource-num&gt;10.1016/j.ab.2006.11.001&lt;/electronic-resource-num&gt;&lt;/record&gt;&lt;/Cite&gt;&lt;/EndNote&gt;</w:instrText>
      </w:r>
      <w:r w:rsidRPr="0067168C">
        <w:fldChar w:fldCharType="separate"/>
      </w:r>
      <w:r w:rsidRPr="0067168C">
        <w:rPr>
          <w:noProof/>
          <w:vertAlign w:val="superscript"/>
        </w:rPr>
        <w:t>12</w:t>
      </w:r>
      <w:r w:rsidRPr="0067168C">
        <w:fldChar w:fldCharType="end"/>
      </w:r>
      <w:r w:rsidR="00A26F2B" w:rsidRPr="0067168C">
        <w:t xml:space="preserve"> should be considered</w:t>
      </w:r>
      <w:r w:rsidR="00736629" w:rsidRPr="0067168C">
        <w:t>. Although some DNAzymes cleave RNA almost completely (</w:t>
      </w:r>
      <w:r w:rsidR="00736629" w:rsidRPr="0067168C">
        <w:rPr>
          <w:b/>
        </w:rPr>
        <w:t>Fig</w:t>
      </w:r>
      <w:r w:rsidR="00A526D5" w:rsidRPr="0067168C">
        <w:rPr>
          <w:b/>
        </w:rPr>
        <w:t>ure</w:t>
      </w:r>
      <w:r w:rsidR="00736629" w:rsidRPr="0067168C">
        <w:rPr>
          <w:b/>
        </w:rPr>
        <w:t xml:space="preserve"> 3</w:t>
      </w:r>
      <w:r w:rsidR="00A526D5" w:rsidRPr="0067168C">
        <w:rPr>
          <w:b/>
        </w:rPr>
        <w:t>B</w:t>
      </w:r>
      <w:r w:rsidR="00736629" w:rsidRPr="0067168C">
        <w:t xml:space="preserve">), many DNAzymes only partially </w:t>
      </w:r>
      <w:r w:rsidR="00204415" w:rsidRPr="0067168C">
        <w:t>digest</w:t>
      </w:r>
      <w:r w:rsidR="00E27F03" w:rsidRPr="0067168C">
        <w:t xml:space="preserve"> their targets (</w:t>
      </w:r>
      <w:r w:rsidR="00E27F03" w:rsidRPr="0067168C">
        <w:rPr>
          <w:b/>
        </w:rPr>
        <w:t>Fig</w:t>
      </w:r>
      <w:r w:rsidR="00A526D5" w:rsidRPr="0067168C">
        <w:rPr>
          <w:b/>
        </w:rPr>
        <w:t xml:space="preserve">ure </w:t>
      </w:r>
      <w:r w:rsidR="00E27F03" w:rsidRPr="0067168C">
        <w:rPr>
          <w:b/>
        </w:rPr>
        <w:t>3</w:t>
      </w:r>
      <w:r w:rsidR="00A526D5" w:rsidRPr="0067168C">
        <w:rPr>
          <w:b/>
        </w:rPr>
        <w:t>B</w:t>
      </w:r>
      <w:r w:rsidR="00E27F03" w:rsidRPr="0067168C">
        <w:t xml:space="preserve">). </w:t>
      </w:r>
      <w:r w:rsidR="00736629" w:rsidRPr="0067168C">
        <w:t xml:space="preserve">The efficiency may depend on the sequence surrounding the cleavage site. For example, </w:t>
      </w:r>
      <w:r w:rsidR="00204415" w:rsidRPr="0067168C">
        <w:t xml:space="preserve">RNA </w:t>
      </w:r>
      <w:r w:rsidR="00736629" w:rsidRPr="0067168C">
        <w:t>regions</w:t>
      </w:r>
      <w:r w:rsidR="00204415" w:rsidRPr="0067168C">
        <w:t xml:space="preserve"> with stretches</w:t>
      </w:r>
      <w:r w:rsidR="00736629" w:rsidRPr="0067168C">
        <w:t xml:space="preserve"> </w:t>
      </w:r>
      <w:r w:rsidR="00204415" w:rsidRPr="0067168C">
        <w:t xml:space="preserve">of the same nucleotide </w:t>
      </w:r>
      <w:r w:rsidR="00736629" w:rsidRPr="0067168C">
        <w:t xml:space="preserve">may affect </w:t>
      </w:r>
      <w:r w:rsidR="00E26DE4" w:rsidRPr="0067168C">
        <w:t xml:space="preserve">the </w:t>
      </w:r>
      <w:r w:rsidR="00736629" w:rsidRPr="0067168C">
        <w:t xml:space="preserve">correct positioning of the </w:t>
      </w:r>
      <w:r w:rsidR="00204415" w:rsidRPr="0067168C">
        <w:t xml:space="preserve">DNAzyme </w:t>
      </w:r>
      <w:r w:rsidR="00736629" w:rsidRPr="0067168C">
        <w:t xml:space="preserve">active </w:t>
      </w:r>
      <w:r w:rsidR="00204415" w:rsidRPr="0067168C">
        <w:t xml:space="preserve">sequence. Furthermore, </w:t>
      </w:r>
      <w:r w:rsidR="00736629" w:rsidRPr="0067168C">
        <w:t>RNA regions forming strong secondary structure may re-</w:t>
      </w:r>
      <w:r w:rsidR="001D1FA2" w:rsidRPr="0067168C">
        <w:t>hybridize</w:t>
      </w:r>
      <w:r w:rsidR="00736629" w:rsidRPr="0067168C">
        <w:t xml:space="preserve"> and </w:t>
      </w:r>
      <w:r w:rsidR="00204415" w:rsidRPr="0067168C">
        <w:t>suppress</w:t>
      </w:r>
      <w:r w:rsidR="00736629" w:rsidRPr="0067168C">
        <w:t xml:space="preserve"> DNAzyme binding to </w:t>
      </w:r>
      <w:r w:rsidR="00736629" w:rsidRPr="0067168C">
        <w:rPr>
          <w:color w:val="000000" w:themeColor="text1"/>
        </w:rPr>
        <w:t>the target sequence.</w:t>
      </w:r>
      <w:r w:rsidR="00E26DE4" w:rsidRPr="0067168C">
        <w:rPr>
          <w:color w:val="000000" w:themeColor="text1"/>
        </w:rPr>
        <w:t xml:space="preserve"> </w:t>
      </w:r>
      <w:r w:rsidR="005F3EEB" w:rsidRPr="0067168C">
        <w:rPr>
          <w:color w:val="000000" w:themeColor="text1"/>
        </w:rPr>
        <w:t>To overcome these issues,</w:t>
      </w:r>
      <w:r w:rsidR="00EA2426" w:rsidRPr="0067168C">
        <w:rPr>
          <w:color w:val="000000" w:themeColor="text1"/>
        </w:rPr>
        <w:t xml:space="preserve"> cycles </w:t>
      </w:r>
      <w:r w:rsidR="005F3EEB" w:rsidRPr="0067168C">
        <w:rPr>
          <w:color w:val="000000" w:themeColor="text1"/>
        </w:rPr>
        <w:t xml:space="preserve">of heating and cooling </w:t>
      </w:r>
      <w:r w:rsidR="00EA2426" w:rsidRPr="0067168C">
        <w:rPr>
          <w:color w:val="000000" w:themeColor="text1"/>
        </w:rPr>
        <w:t>of the 10-23 DNAzyme and its RNA substrate can be applied</w:t>
      </w:r>
      <w:r w:rsidR="00F47A51" w:rsidRPr="0067168C">
        <w:rPr>
          <w:color w:val="000000" w:themeColor="text1"/>
        </w:rPr>
        <w:fldChar w:fldCharType="begin"/>
      </w:r>
      <w:r w:rsidR="00F47A51" w:rsidRPr="0067168C">
        <w:rPr>
          <w:color w:val="000000" w:themeColor="text1"/>
        </w:rPr>
        <w:instrText xml:space="preserve"> ADDIN EN.CITE &lt;EndNote&gt;&lt;Cite&gt;&lt;Author&gt;Hengesbach&lt;/Author&gt;&lt;Year&gt;2008&lt;/Year&gt;&lt;RecNum&gt;7&lt;/RecNum&gt;&lt;DisplayText&gt;&lt;style face="superscript"&gt;18&lt;/style&gt;&lt;/DisplayText&gt;&lt;record&gt;&lt;rec-number&gt;7&lt;/rec-number&gt;&lt;foreign-keys&gt;&lt;key app="EN" db-id="vvptwtddoee9vnesxxl5wfp0t59dw2zafdaf" timestamp="1553780548"&gt;7&lt;/key&gt;&lt;/foreign-keys&gt;&lt;ref-type name="Journal Article"&gt;17&lt;/ref-type&gt;&lt;contributors&gt;&lt;authors&gt;&lt;author&gt;Hengesbach, M.&lt;/author&gt;&lt;author&gt;Meusburger, M.&lt;/author&gt;&lt;author&gt;Lyko, F.&lt;/author&gt;&lt;author&gt;Helm, M.&lt;/author&gt;&lt;/authors&gt;&lt;/contributors&gt;&lt;auth-address&gt;Institute of Pharmacy and Molecular Biotechnology, University of Heidelberg, 69120 Heidelberg, Germany.&lt;/auth-address&gt;&lt;titles&gt;&lt;title&gt;Use of DNAzymes for site-specific analysis of ribonucleotide modifications&lt;/title&gt;&lt;secondary-title&gt;RNA&lt;/secondary-title&gt;&lt;/titles&gt;&lt;periodical&gt;&lt;full-title&gt;RNA&lt;/full-title&gt;&lt;/periodical&gt;&lt;pages&gt;180-7&lt;/pages&gt;&lt;volume&gt;14&lt;/volume&gt;&lt;number&gt;1&lt;/number&gt;&lt;keywords&gt;&lt;keyword&gt;Base Sequence&lt;/keyword&gt;&lt;keyword&gt;DNA Primers&lt;/keyword&gt;&lt;keyword&gt;DNA, Catalytic/chemistry/*metabolism&lt;/keyword&gt;&lt;keyword&gt;Molecular Sequence Data&lt;/keyword&gt;&lt;keyword&gt;Nucleic Acid Conformation&lt;/keyword&gt;&lt;keyword&gt;RNA, Transfer, Lys/chemistry/metabolism&lt;/keyword&gt;&lt;keyword&gt;Ribonucleotides/*metabolism&lt;/keyword&gt;&lt;/keywords&gt;&lt;dates&gt;&lt;year&gt;2008&lt;/year&gt;&lt;pub-dates&gt;&lt;date&gt;Jan&lt;/date&gt;&lt;/pub-dates&gt;&lt;/dates&gt;&lt;isbn&gt;1469-9001 (Electronic)&amp;#xD;1355-8382 (Linking)&lt;/isbn&gt;&lt;accession-num&gt;17998290&lt;/accession-num&gt;&lt;urls&gt;&lt;related-urls&gt;&lt;url&gt;https://www.ncbi.nlm.nih.gov/pubmed/17998290&lt;/url&gt;&lt;/related-urls&gt;&lt;/urls&gt;&lt;custom2&gt;PMC2151034&lt;/custom2&gt;&lt;electronic-resource-num&gt;10.1261/rna.742708&lt;/electronic-resource-num&gt;&lt;/record&gt;&lt;/Cite&gt;&lt;/EndNote&gt;</w:instrText>
      </w:r>
      <w:r w:rsidR="00F47A51" w:rsidRPr="0067168C">
        <w:rPr>
          <w:color w:val="000000" w:themeColor="text1"/>
        </w:rPr>
        <w:fldChar w:fldCharType="separate"/>
      </w:r>
      <w:r w:rsidR="00F47A51" w:rsidRPr="0067168C">
        <w:rPr>
          <w:noProof/>
          <w:color w:val="000000" w:themeColor="text1"/>
          <w:vertAlign w:val="superscript"/>
        </w:rPr>
        <w:t>18</w:t>
      </w:r>
      <w:r w:rsidR="00F47A51" w:rsidRPr="0067168C">
        <w:rPr>
          <w:color w:val="000000" w:themeColor="text1"/>
        </w:rPr>
        <w:fldChar w:fldCharType="end"/>
      </w:r>
      <w:r w:rsidR="005F3EEB" w:rsidRPr="0067168C">
        <w:rPr>
          <w:color w:val="000000" w:themeColor="text1"/>
        </w:rPr>
        <w:t>.</w:t>
      </w:r>
    </w:p>
    <w:p w14:paraId="65B855D7" w14:textId="77777777" w:rsidR="000B3B4E" w:rsidRPr="0067168C" w:rsidRDefault="000B3B4E" w:rsidP="002A139C">
      <w:pPr>
        <w:rPr>
          <w:color w:val="000000" w:themeColor="text1"/>
        </w:rPr>
      </w:pPr>
    </w:p>
    <w:p w14:paraId="1AFFA35E" w14:textId="239F49B0" w:rsidR="00736629" w:rsidRPr="0067168C" w:rsidRDefault="007A7ADE" w:rsidP="00E177CB">
      <w:pPr>
        <w:rPr>
          <w:color w:val="000000" w:themeColor="text1"/>
        </w:rPr>
      </w:pPr>
      <w:r w:rsidRPr="0067168C">
        <w:rPr>
          <w:color w:val="000000" w:themeColor="text1"/>
        </w:rPr>
        <w:t>W</w:t>
      </w:r>
      <w:r w:rsidR="00A76AD8" w:rsidRPr="0067168C">
        <w:rPr>
          <w:color w:val="000000" w:themeColor="text1"/>
        </w:rPr>
        <w:t xml:space="preserve">e used </w:t>
      </w:r>
      <w:r w:rsidR="00E31601" w:rsidRPr="0067168C">
        <w:rPr>
          <w:color w:val="000000" w:themeColor="text1"/>
        </w:rPr>
        <w:t xml:space="preserve">the </w:t>
      </w:r>
      <w:r w:rsidR="00A76AD8" w:rsidRPr="0067168C">
        <w:rPr>
          <w:color w:val="000000" w:themeColor="text1"/>
        </w:rPr>
        <w:t xml:space="preserve">DNAzyme approach </w:t>
      </w:r>
      <w:r w:rsidR="00736629" w:rsidRPr="0067168C">
        <w:rPr>
          <w:color w:val="000000" w:themeColor="text1"/>
        </w:rPr>
        <w:t xml:space="preserve">to investigate </w:t>
      </w:r>
      <w:r w:rsidR="00204415" w:rsidRPr="0067168C">
        <w:rPr>
          <w:color w:val="000000" w:themeColor="text1"/>
        </w:rPr>
        <w:t>2’-O-</w:t>
      </w:r>
      <w:r w:rsidR="00736629" w:rsidRPr="0067168C">
        <w:rPr>
          <w:color w:val="000000" w:themeColor="text1"/>
        </w:rPr>
        <w:t xml:space="preserve">methylation of </w:t>
      </w:r>
      <w:r w:rsidR="007B22E4" w:rsidRPr="0067168C">
        <w:rPr>
          <w:color w:val="000000" w:themeColor="text1"/>
        </w:rPr>
        <w:t>r</w:t>
      </w:r>
      <w:r w:rsidR="00736629" w:rsidRPr="0067168C">
        <w:rPr>
          <w:color w:val="000000" w:themeColor="text1"/>
        </w:rPr>
        <w:t>RNA</w:t>
      </w:r>
      <w:r w:rsidRPr="0067168C">
        <w:rPr>
          <w:color w:val="000000" w:themeColor="text1"/>
        </w:rPr>
        <w:t>.</w:t>
      </w:r>
      <w:r w:rsidR="001A3650" w:rsidRPr="0067168C">
        <w:rPr>
          <w:color w:val="000000" w:themeColor="text1"/>
        </w:rPr>
        <w:t xml:space="preserve"> </w:t>
      </w:r>
      <w:r w:rsidR="009D504B" w:rsidRPr="0067168C">
        <w:rPr>
          <w:color w:val="000000" w:themeColor="text1"/>
        </w:rPr>
        <w:t>One can</w:t>
      </w:r>
      <w:r w:rsidR="001A3650" w:rsidRPr="0067168C">
        <w:rPr>
          <w:color w:val="000000" w:themeColor="text1"/>
        </w:rPr>
        <w:t xml:space="preserve"> </w:t>
      </w:r>
      <w:r w:rsidRPr="0067168C">
        <w:rPr>
          <w:color w:val="000000" w:themeColor="text1"/>
        </w:rPr>
        <w:t>also</w:t>
      </w:r>
      <w:r w:rsidR="009D504B" w:rsidRPr="0067168C">
        <w:rPr>
          <w:color w:val="000000" w:themeColor="text1"/>
        </w:rPr>
        <w:t xml:space="preserve"> </w:t>
      </w:r>
      <w:r w:rsidRPr="0067168C">
        <w:rPr>
          <w:color w:val="000000" w:themeColor="text1"/>
        </w:rPr>
        <w:t xml:space="preserve"> </w:t>
      </w:r>
      <w:r w:rsidR="001A3650" w:rsidRPr="0067168C">
        <w:rPr>
          <w:color w:val="000000" w:themeColor="text1"/>
        </w:rPr>
        <w:t>use</w:t>
      </w:r>
      <w:r w:rsidR="009D504B" w:rsidRPr="0067168C">
        <w:rPr>
          <w:color w:val="000000" w:themeColor="text1"/>
        </w:rPr>
        <w:t xml:space="preserve"> this technique</w:t>
      </w:r>
      <w:r w:rsidR="001A3650" w:rsidRPr="0067168C">
        <w:rPr>
          <w:color w:val="000000" w:themeColor="text1"/>
        </w:rPr>
        <w:t xml:space="preserve"> to analyze other RNA modifications, such as N</w:t>
      </w:r>
      <w:r w:rsidR="001A3650" w:rsidRPr="0067168C">
        <w:rPr>
          <w:color w:val="000000" w:themeColor="text1"/>
          <w:vertAlign w:val="superscript"/>
        </w:rPr>
        <w:t>6</w:t>
      </w:r>
      <w:r w:rsidR="001A3650" w:rsidRPr="0067168C">
        <w:rPr>
          <w:color w:val="000000" w:themeColor="text1"/>
        </w:rPr>
        <w:t>‐methyladenosine</w:t>
      </w:r>
      <w:r w:rsidR="001A3650" w:rsidRPr="0067168C">
        <w:rPr>
          <w:color w:val="000000" w:themeColor="text1"/>
        </w:rPr>
        <w:fldChar w:fldCharType="begin"/>
      </w:r>
      <w:r w:rsidR="001A3650" w:rsidRPr="0067168C">
        <w:rPr>
          <w:color w:val="000000" w:themeColor="text1"/>
        </w:rPr>
        <w:instrText xml:space="preserve"> ADDIN EN.CITE &lt;EndNote&gt;&lt;Cite&gt;&lt;Author&gt;Sednev&lt;/Author&gt;&lt;Year&gt;2018&lt;/Year&gt;&lt;RecNum&gt;10&lt;/RecNum&gt;&lt;DisplayText&gt;&lt;style face="superscript"&gt;19&lt;/style&gt;&lt;/DisplayText&gt;&lt;record&gt;&lt;rec-number&gt;10&lt;/rec-number&gt;&lt;foreign-keys&gt;&lt;key app="EN" db-id="vvptwtddoee9vnesxxl5wfp0t59dw2zafdaf" timestamp="1553780930"&gt;10&lt;/key&gt;&lt;/foreign-keys&gt;&lt;ref-type name="Journal Article"&gt;17&lt;/ref-type&gt;&lt;contributors&gt;&lt;authors&gt;&lt;author&gt;Sednev, M. V.&lt;/author&gt;&lt;author&gt;Mykhailiuk, V.&lt;/author&gt;&lt;author&gt;Choudhury, P.&lt;/author&gt;&lt;author&gt;Halang, J.&lt;/author&gt;&lt;author&gt;Sloan, K. E.&lt;/author&gt;&lt;author&gt;Bohnsack, M. T.&lt;/author&gt;&lt;author&gt;Hobartner, C.&lt;/author&gt;&lt;/authors&gt;&lt;/contributors&gt;&lt;auth-address&gt;Universitat Wurzburg, Institut fur Organische Chemie, Am Hubland, 97074, Wurzburg, Germany.&amp;#xD;International Max Planck Research School Molecular Biology, University of Gottingen, Gottingen, Germany.&amp;#xD;Present address: Department of Physics, Technische Universitat Munchen, Munchen, Germany.&amp;#xD;Department of Molecular Biology, University Medical Center Gottingen, Humboldtallee 23, 37073, Gottingen, Germany.&lt;/auth-address&gt;&lt;titles&gt;&lt;title&gt;N(6) -Methyladenosine-Sensitive RNA-Cleaving Deoxyribozymes&lt;/title&gt;&lt;secondary-title&gt;Angew Chem Int Ed Engl&lt;/secondary-title&gt;&lt;/titles&gt;&lt;periodical&gt;&lt;full-title&gt;Angew Chem Int Ed Engl&lt;/full-title&gt;&lt;/periodical&gt;&lt;pages&gt;15117-15121&lt;/pages&gt;&lt;volume&gt;57&lt;/volume&gt;&lt;number&gt;46&lt;/number&gt;&lt;keywords&gt;&lt;keyword&gt;DNAzymes&lt;/keyword&gt;&lt;keyword&gt;N6-methyladenosine&lt;/keyword&gt;&lt;keyword&gt;RNA modification&lt;/keyword&gt;&lt;keyword&gt;deoxyribozymes&lt;/keyword&gt;&lt;keyword&gt;in vitro selection&lt;/keyword&gt;&lt;/keywords&gt;&lt;dates&gt;&lt;year&gt;2018&lt;/year&gt;&lt;pub-dates&gt;&lt;date&gt;Nov 12&lt;/date&gt;&lt;/pub-dates&gt;&lt;/dates&gt;&lt;isbn&gt;1521-3773 (Electronic)&amp;#xD;1433-7851 (Linking)&lt;/isbn&gt;&lt;accession-num&gt;30276938&lt;/accession-num&gt;&lt;urls&gt;&lt;related-urls&gt;&lt;url&gt;https://www.ncbi.nlm.nih.gov/pubmed/30276938&lt;/url&gt;&lt;/related-urls&gt;&lt;/urls&gt;&lt;electronic-resource-num&gt;10.1002/anie.201808745&lt;/electronic-resource-num&gt;&lt;/record&gt;&lt;/Cite&gt;&lt;/EndNote&gt;</w:instrText>
      </w:r>
      <w:r w:rsidR="001A3650" w:rsidRPr="0067168C">
        <w:rPr>
          <w:color w:val="000000" w:themeColor="text1"/>
        </w:rPr>
        <w:fldChar w:fldCharType="separate"/>
      </w:r>
      <w:r w:rsidR="001A3650" w:rsidRPr="0067168C">
        <w:rPr>
          <w:noProof/>
          <w:color w:val="000000" w:themeColor="text1"/>
          <w:vertAlign w:val="superscript"/>
        </w:rPr>
        <w:t>19</w:t>
      </w:r>
      <w:r w:rsidR="001A3650" w:rsidRPr="0067168C">
        <w:rPr>
          <w:color w:val="000000" w:themeColor="text1"/>
        </w:rPr>
        <w:fldChar w:fldCharType="end"/>
      </w:r>
      <w:r w:rsidR="00E177CB" w:rsidRPr="0067168C">
        <w:rPr>
          <w:color w:val="000000" w:themeColor="text1"/>
        </w:rPr>
        <w:t xml:space="preserve">. </w:t>
      </w:r>
      <w:r w:rsidR="00E26DE4" w:rsidRPr="0067168C">
        <w:rPr>
          <w:color w:val="000000" w:themeColor="text1"/>
        </w:rPr>
        <w:t>Ribosomal</w:t>
      </w:r>
      <w:r w:rsidR="00E177CB" w:rsidRPr="0067168C">
        <w:rPr>
          <w:color w:val="000000" w:themeColor="text1"/>
        </w:rPr>
        <w:t xml:space="preserve"> </w:t>
      </w:r>
      <w:r w:rsidR="001A3650" w:rsidRPr="0067168C">
        <w:rPr>
          <w:color w:val="000000" w:themeColor="text1"/>
        </w:rPr>
        <w:t>RNA</w:t>
      </w:r>
      <w:r w:rsidR="009D504B" w:rsidRPr="0067168C">
        <w:rPr>
          <w:color w:val="000000" w:themeColor="text1"/>
        </w:rPr>
        <w:t>,</w:t>
      </w:r>
      <w:r w:rsidR="00736629" w:rsidRPr="0067168C">
        <w:rPr>
          <w:color w:val="000000" w:themeColor="text1"/>
        </w:rPr>
        <w:t xml:space="preserve"> due to its abundanc</w:t>
      </w:r>
      <w:r w:rsidR="00204415" w:rsidRPr="0067168C">
        <w:rPr>
          <w:color w:val="000000" w:themeColor="text1"/>
        </w:rPr>
        <w:t>e</w:t>
      </w:r>
      <w:r w:rsidR="009D504B" w:rsidRPr="0067168C">
        <w:rPr>
          <w:color w:val="000000" w:themeColor="text1"/>
        </w:rPr>
        <w:t>,</w:t>
      </w:r>
      <w:r w:rsidR="00736629" w:rsidRPr="0067168C">
        <w:rPr>
          <w:color w:val="000000" w:themeColor="text1"/>
        </w:rPr>
        <w:t xml:space="preserve"> can be</w:t>
      </w:r>
      <w:r w:rsidR="00204415" w:rsidRPr="0067168C">
        <w:rPr>
          <w:color w:val="000000" w:themeColor="text1"/>
        </w:rPr>
        <w:t xml:space="preserve"> </w:t>
      </w:r>
      <w:r w:rsidR="00A76AD8" w:rsidRPr="0067168C">
        <w:rPr>
          <w:color w:val="000000" w:themeColor="text1"/>
        </w:rPr>
        <w:t>analyzed</w:t>
      </w:r>
      <w:r w:rsidR="00736629" w:rsidRPr="0067168C">
        <w:rPr>
          <w:color w:val="000000" w:themeColor="text1"/>
        </w:rPr>
        <w:t xml:space="preserve"> by electrophoresis and</w:t>
      </w:r>
      <w:r w:rsidR="00204415" w:rsidRPr="0067168C">
        <w:rPr>
          <w:color w:val="000000" w:themeColor="text1"/>
        </w:rPr>
        <w:t xml:space="preserve"> the </w:t>
      </w:r>
      <w:r w:rsidR="00736629" w:rsidRPr="0067168C">
        <w:rPr>
          <w:color w:val="000000" w:themeColor="text1"/>
        </w:rPr>
        <w:t xml:space="preserve">cleavage products can be </w:t>
      </w:r>
      <w:r w:rsidR="00A76AD8" w:rsidRPr="0067168C">
        <w:rPr>
          <w:color w:val="000000" w:themeColor="text1"/>
        </w:rPr>
        <w:t>visualized</w:t>
      </w:r>
      <w:r w:rsidR="00736629" w:rsidRPr="0067168C">
        <w:rPr>
          <w:color w:val="000000" w:themeColor="text1"/>
        </w:rPr>
        <w:t xml:space="preserve"> </w:t>
      </w:r>
      <w:r w:rsidR="009D504B" w:rsidRPr="0067168C">
        <w:rPr>
          <w:color w:val="000000" w:themeColor="text1"/>
        </w:rPr>
        <w:t xml:space="preserve">under the </w:t>
      </w:r>
      <w:r w:rsidR="00736629" w:rsidRPr="0067168C">
        <w:rPr>
          <w:color w:val="000000" w:themeColor="text1"/>
        </w:rPr>
        <w:t xml:space="preserve">UV light. However, this is not applicable for less abundant RNAs like RNA Polymerase II-generated coding RNAs (mRNA) and non-coding RNAs (ncRNA). These RNAs cannot </w:t>
      </w:r>
      <w:r w:rsidR="009952BF" w:rsidRPr="0067168C">
        <w:rPr>
          <w:color w:val="000000" w:themeColor="text1"/>
        </w:rPr>
        <w:t xml:space="preserve">usually </w:t>
      </w:r>
      <w:r w:rsidR="00736629" w:rsidRPr="0067168C">
        <w:rPr>
          <w:color w:val="000000" w:themeColor="text1"/>
        </w:rPr>
        <w:t xml:space="preserve">be detected directly </w:t>
      </w:r>
      <w:r w:rsidR="00204415" w:rsidRPr="0067168C">
        <w:rPr>
          <w:color w:val="000000" w:themeColor="text1"/>
        </w:rPr>
        <w:t>by RNA staining</w:t>
      </w:r>
      <w:r w:rsidR="006007E9" w:rsidRPr="0067168C">
        <w:rPr>
          <w:color w:val="000000" w:themeColor="text1"/>
        </w:rPr>
        <w:t xml:space="preserve"> in agarose or polyacrylamide gels</w:t>
      </w:r>
      <w:r w:rsidR="00736629" w:rsidRPr="0067168C">
        <w:rPr>
          <w:color w:val="000000" w:themeColor="text1"/>
        </w:rPr>
        <w:t xml:space="preserve">. </w:t>
      </w:r>
      <w:r w:rsidR="007B22E4" w:rsidRPr="0067168C">
        <w:rPr>
          <w:color w:val="000000" w:themeColor="text1"/>
        </w:rPr>
        <w:t>In such cases</w:t>
      </w:r>
      <w:r w:rsidR="00E26DE4" w:rsidRPr="0067168C">
        <w:rPr>
          <w:color w:val="000000" w:themeColor="text1"/>
        </w:rPr>
        <w:t>,</w:t>
      </w:r>
      <w:r w:rsidR="00736629" w:rsidRPr="0067168C">
        <w:rPr>
          <w:color w:val="000000" w:themeColor="text1"/>
        </w:rPr>
        <w:t xml:space="preserve"> </w:t>
      </w:r>
      <w:r w:rsidR="00D9760A" w:rsidRPr="0067168C">
        <w:rPr>
          <w:color w:val="000000" w:themeColor="text1"/>
        </w:rPr>
        <w:t xml:space="preserve">DNAzyme-dependent cleavage </w:t>
      </w:r>
      <w:r w:rsidR="00E177CB" w:rsidRPr="0067168C">
        <w:rPr>
          <w:color w:val="000000" w:themeColor="text1"/>
        </w:rPr>
        <w:t xml:space="preserve">can be visualized </w:t>
      </w:r>
      <w:r w:rsidR="00736629" w:rsidRPr="0067168C">
        <w:rPr>
          <w:color w:val="000000" w:themeColor="text1"/>
        </w:rPr>
        <w:t>by Northern blotting</w:t>
      </w:r>
      <w:r w:rsidR="004203C4" w:rsidRPr="0067168C">
        <w:rPr>
          <w:color w:val="000000" w:themeColor="text1"/>
        </w:rPr>
        <w:t xml:space="preserve">, indirectly detected by </w:t>
      </w:r>
      <w:r w:rsidR="00736629" w:rsidRPr="0067168C">
        <w:rPr>
          <w:color w:val="000000" w:themeColor="text1"/>
        </w:rPr>
        <w:t>PCR/quantitative PCR</w:t>
      </w:r>
      <w:r w:rsidR="004203C4" w:rsidRPr="0067168C">
        <w:rPr>
          <w:color w:val="000000" w:themeColor="text1"/>
        </w:rPr>
        <w:t xml:space="preserve"> or analyzed by quantitative PCR </w:t>
      </w:r>
      <w:r w:rsidR="00E26DE4" w:rsidRPr="0067168C">
        <w:rPr>
          <w:color w:val="000000" w:themeColor="text1"/>
        </w:rPr>
        <w:t xml:space="preserve">with polymerases (e.g., </w:t>
      </w:r>
      <w:proofErr w:type="spellStart"/>
      <w:r w:rsidR="004203C4" w:rsidRPr="0067168C">
        <w:rPr>
          <w:color w:val="000000" w:themeColor="text1"/>
        </w:rPr>
        <w:t>KlenTaq</w:t>
      </w:r>
      <w:proofErr w:type="spellEnd"/>
      <w:r w:rsidR="004203C4" w:rsidRPr="0067168C">
        <w:rPr>
          <w:color w:val="000000" w:themeColor="text1"/>
        </w:rPr>
        <w:t xml:space="preserve"> DNA Polymerase</w:t>
      </w:r>
      <w:r w:rsidR="00E26DE4" w:rsidRPr="0067168C">
        <w:rPr>
          <w:color w:val="000000" w:themeColor="text1"/>
        </w:rPr>
        <w:t>)</w:t>
      </w:r>
      <w:r w:rsidR="004203C4" w:rsidRPr="0067168C">
        <w:rPr>
          <w:color w:val="000000" w:themeColor="text1"/>
        </w:rPr>
        <w:t xml:space="preserve"> capable of discriminating 2′-O-methylat</w:t>
      </w:r>
      <w:r w:rsidR="00B167F8" w:rsidRPr="0067168C">
        <w:rPr>
          <w:color w:val="000000" w:themeColor="text1"/>
        </w:rPr>
        <w:t>ed RNA</w:t>
      </w:r>
      <w:r w:rsidR="004203C4" w:rsidRPr="0067168C">
        <w:rPr>
          <w:color w:val="000000" w:themeColor="text1"/>
        </w:rPr>
        <w:t xml:space="preserve"> from unmethylated RNA</w:t>
      </w:r>
      <w:r w:rsidR="004203C4" w:rsidRPr="0067168C">
        <w:rPr>
          <w:color w:val="000000" w:themeColor="text1"/>
        </w:rPr>
        <w:fldChar w:fldCharType="begin">
          <w:fldData xml:space="preserve">PEVuZE5vdGU+PENpdGU+PEF1dGhvcj5Bc2NoZW5icmVubmVyPC9BdXRob3I+PFllYXI+MjAxNjwv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</w:fldData>
        </w:fldChar>
      </w:r>
      <w:r w:rsidR="004203C4" w:rsidRPr="0067168C">
        <w:rPr>
          <w:color w:val="000000" w:themeColor="text1"/>
        </w:rPr>
        <w:instrText xml:space="preserve"> ADDIN EN.CITE </w:instrText>
      </w:r>
      <w:r w:rsidR="004203C4" w:rsidRPr="0067168C">
        <w:rPr>
          <w:color w:val="000000" w:themeColor="text1"/>
        </w:rPr>
        <w:fldChar w:fldCharType="begin">
          <w:fldData xml:space="preserve">PEVuZE5vdGU+PENpdGU+PEF1dGhvcj5Bc2NoZW5icmVubmVyPC9BdXRob3I+PFllYXI+MjAxNjwv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</w:fldData>
        </w:fldChar>
      </w:r>
      <w:r w:rsidR="004203C4" w:rsidRPr="0067168C">
        <w:rPr>
          <w:color w:val="000000" w:themeColor="text1"/>
        </w:rPr>
        <w:instrText xml:space="preserve"> ADDIN EN.CITE.DATA </w:instrText>
      </w:r>
      <w:r w:rsidR="004203C4" w:rsidRPr="0067168C">
        <w:rPr>
          <w:color w:val="000000" w:themeColor="text1"/>
        </w:rPr>
      </w:r>
      <w:r w:rsidR="004203C4" w:rsidRPr="0067168C">
        <w:rPr>
          <w:color w:val="000000" w:themeColor="text1"/>
        </w:rPr>
        <w:fldChar w:fldCharType="end"/>
      </w:r>
      <w:r w:rsidR="004203C4" w:rsidRPr="0067168C">
        <w:rPr>
          <w:color w:val="000000" w:themeColor="text1"/>
        </w:rPr>
      </w:r>
      <w:r w:rsidR="004203C4" w:rsidRPr="0067168C">
        <w:rPr>
          <w:color w:val="000000" w:themeColor="text1"/>
        </w:rPr>
        <w:fldChar w:fldCharType="separate"/>
      </w:r>
      <w:r w:rsidR="004203C4" w:rsidRPr="0067168C">
        <w:rPr>
          <w:noProof/>
          <w:color w:val="000000" w:themeColor="text1"/>
          <w:vertAlign w:val="superscript"/>
        </w:rPr>
        <w:t>20,21</w:t>
      </w:r>
      <w:r w:rsidR="004203C4" w:rsidRPr="0067168C">
        <w:rPr>
          <w:color w:val="000000" w:themeColor="text1"/>
        </w:rPr>
        <w:fldChar w:fldCharType="end"/>
      </w:r>
      <w:r w:rsidR="005745A5" w:rsidRPr="0067168C">
        <w:rPr>
          <w:color w:val="000000" w:themeColor="text1"/>
        </w:rPr>
        <w:t>.</w:t>
      </w:r>
    </w:p>
    <w:p w14:paraId="76D9CE59" w14:textId="77777777" w:rsidR="00627866" w:rsidRPr="0067168C" w:rsidRDefault="00627866" w:rsidP="002A139C">
      <w:pPr>
        <w:pStyle w:val="NormalWeb"/>
        <w:spacing w:before="0" w:beforeAutospacing="0" w:after="0" w:afterAutospacing="0"/>
        <w:rPr>
          <w:b/>
          <w:bCs/>
        </w:rPr>
      </w:pPr>
    </w:p>
    <w:p w14:paraId="1734505F" w14:textId="0FC9BC9B" w:rsidR="00AA03DF" w:rsidRPr="0067168C" w:rsidRDefault="00AA03DF" w:rsidP="002A139C">
      <w:pPr>
        <w:pStyle w:val="NormalWeb"/>
        <w:spacing w:before="0" w:beforeAutospacing="0" w:after="0" w:afterAutospacing="0"/>
        <w:rPr>
          <w:color w:val="808080"/>
        </w:rPr>
      </w:pPr>
      <w:r w:rsidRPr="0067168C">
        <w:rPr>
          <w:b/>
          <w:bCs/>
        </w:rPr>
        <w:t>ACKNOWLEDGMENTS:</w:t>
      </w:r>
    </w:p>
    <w:p w14:paraId="2D96E92E" w14:textId="4235EA84" w:rsidR="00AA03DF" w:rsidRPr="0067168C" w:rsidRDefault="006A51A7" w:rsidP="002A139C">
      <w:pPr>
        <w:rPr>
          <w:b/>
          <w:bCs/>
        </w:rPr>
      </w:pPr>
      <w:r w:rsidRPr="0067168C">
        <w:rPr>
          <w:rFonts w:eastAsia="Times"/>
          <w:lang w:val="en-GB"/>
        </w:rPr>
        <w:t>We thank Maya Wilson</w:t>
      </w:r>
      <w:r w:rsidR="00A76AD8" w:rsidRPr="0067168C">
        <w:rPr>
          <w:rFonts w:eastAsia="Times"/>
          <w:lang w:val="en-GB"/>
        </w:rPr>
        <w:t xml:space="preserve"> </w:t>
      </w:r>
      <w:r w:rsidR="00626532" w:rsidRPr="0067168C">
        <w:rPr>
          <w:rFonts w:eastAsia="Times"/>
          <w:lang w:val="en-GB"/>
        </w:rPr>
        <w:t xml:space="preserve">and </w:t>
      </w:r>
      <w:proofErr w:type="spellStart"/>
      <w:r w:rsidR="00626532" w:rsidRPr="0067168C">
        <w:rPr>
          <w:rFonts w:eastAsia="Times"/>
          <w:lang w:val="en-GB"/>
        </w:rPr>
        <w:t>Aneika</w:t>
      </w:r>
      <w:proofErr w:type="spellEnd"/>
      <w:r w:rsidR="00627866" w:rsidRPr="0067168C">
        <w:rPr>
          <w:rFonts w:eastAsia="Times"/>
          <w:lang w:val="en-GB"/>
        </w:rPr>
        <w:t xml:space="preserve"> </w:t>
      </w:r>
      <w:proofErr w:type="spellStart"/>
      <w:r w:rsidR="00627866" w:rsidRPr="0067168C">
        <w:rPr>
          <w:rFonts w:eastAsia="Times"/>
          <w:lang w:val="en-GB"/>
        </w:rPr>
        <w:t>Leney</w:t>
      </w:r>
      <w:proofErr w:type="spellEnd"/>
      <w:r w:rsidR="00626532" w:rsidRPr="0067168C">
        <w:rPr>
          <w:rFonts w:eastAsia="Times"/>
          <w:lang w:val="en-GB"/>
        </w:rPr>
        <w:t xml:space="preserve"> </w:t>
      </w:r>
      <w:r w:rsidR="00A76AD8" w:rsidRPr="0067168C">
        <w:rPr>
          <w:rFonts w:eastAsia="Times"/>
          <w:lang w:val="en-GB"/>
        </w:rPr>
        <w:t xml:space="preserve">for </w:t>
      </w:r>
      <w:r w:rsidR="009952BF" w:rsidRPr="0067168C">
        <w:rPr>
          <w:rFonts w:eastAsia="Times"/>
          <w:lang w:val="en-GB"/>
        </w:rPr>
        <w:t xml:space="preserve">the </w:t>
      </w:r>
      <w:r w:rsidR="00A76AD8" w:rsidRPr="0067168C">
        <w:rPr>
          <w:rFonts w:eastAsia="Times"/>
          <w:lang w:val="en-GB"/>
        </w:rPr>
        <w:t xml:space="preserve">critical reading of the manuscript. This work was supported by a Sir Henry Dale Fellowship jointly funded by the </w:t>
      </w:r>
      <w:proofErr w:type="spellStart"/>
      <w:r w:rsidR="00A76AD8" w:rsidRPr="0067168C">
        <w:rPr>
          <w:rFonts w:eastAsia="Times"/>
          <w:lang w:val="en-GB"/>
        </w:rPr>
        <w:t>Wellcome</w:t>
      </w:r>
      <w:proofErr w:type="spellEnd"/>
      <w:r w:rsidR="00A76AD8" w:rsidRPr="0067168C">
        <w:rPr>
          <w:rFonts w:eastAsia="Times"/>
          <w:lang w:val="en-GB"/>
        </w:rPr>
        <w:t xml:space="preserve"> Trust and the Royal Society (200473/Z/16/Z).</w:t>
      </w:r>
    </w:p>
    <w:p w14:paraId="495B937C" w14:textId="77777777" w:rsidR="00A76AD8" w:rsidRPr="0067168C" w:rsidRDefault="00A76AD8" w:rsidP="002A139C">
      <w:pPr>
        <w:pStyle w:val="NormalWeb"/>
        <w:spacing w:before="0" w:beforeAutospacing="0" w:after="0" w:afterAutospacing="0"/>
        <w:rPr>
          <w:b/>
        </w:rPr>
      </w:pPr>
    </w:p>
    <w:p w14:paraId="5D52ED8B" w14:textId="405BD133" w:rsidR="00AA03DF" w:rsidRPr="0067168C" w:rsidRDefault="00AA03DF" w:rsidP="002A139C">
      <w:pPr>
        <w:pStyle w:val="NormalWeb"/>
        <w:spacing w:before="0" w:beforeAutospacing="0" w:after="0" w:afterAutospacing="0"/>
        <w:rPr>
          <w:color w:val="808080"/>
        </w:rPr>
      </w:pPr>
      <w:r w:rsidRPr="0067168C">
        <w:rPr>
          <w:b/>
        </w:rPr>
        <w:t>DISCLOSURES</w:t>
      </w:r>
      <w:r w:rsidRPr="0067168C">
        <w:rPr>
          <w:b/>
          <w:bCs/>
        </w:rPr>
        <w:t>:</w:t>
      </w:r>
    </w:p>
    <w:p w14:paraId="66030076" w14:textId="251E50C6" w:rsidR="00AA03DF" w:rsidRPr="0067168C" w:rsidRDefault="00A76AD8" w:rsidP="002A139C">
      <w:pPr>
        <w:rPr>
          <w:color w:val="auto"/>
        </w:rPr>
      </w:pPr>
      <w:r w:rsidRPr="0067168C">
        <w:rPr>
          <w:color w:val="auto"/>
        </w:rPr>
        <w:t>The authors have nothing to disclose</w:t>
      </w:r>
      <w:r w:rsidR="00AF6A08" w:rsidRPr="0067168C">
        <w:rPr>
          <w:color w:val="auto"/>
        </w:rPr>
        <w:t>.</w:t>
      </w:r>
    </w:p>
    <w:p w14:paraId="2A93F167" w14:textId="77777777" w:rsidR="00A76AD8" w:rsidRPr="0067168C" w:rsidRDefault="00A76AD8" w:rsidP="002A139C">
      <w:pPr>
        <w:rPr>
          <w:b/>
          <w:bCs/>
        </w:rPr>
      </w:pPr>
    </w:p>
    <w:p w14:paraId="315B4FAD" w14:textId="2C950E91" w:rsidR="00B32616" w:rsidRPr="0067168C" w:rsidRDefault="009726EE" w:rsidP="002A139C">
      <w:pPr>
        <w:rPr>
          <w:color w:val="808080"/>
        </w:rPr>
      </w:pPr>
      <w:r w:rsidRPr="0067168C">
        <w:rPr>
          <w:b/>
          <w:bCs/>
        </w:rPr>
        <w:t>REFERENCES</w:t>
      </w:r>
      <w:r w:rsidR="00D04760" w:rsidRPr="0067168C">
        <w:rPr>
          <w:b/>
          <w:bCs/>
        </w:rPr>
        <w:t>:</w:t>
      </w:r>
    </w:p>
    <w:p w14:paraId="5B8F5C34" w14:textId="77777777" w:rsidR="00A76AD8" w:rsidRPr="0067168C" w:rsidRDefault="00A76AD8" w:rsidP="002A139C">
      <w:pPr>
        <w:rPr>
          <w:b/>
          <w:color w:val="000000" w:themeColor="text1"/>
        </w:rPr>
      </w:pPr>
    </w:p>
    <w:p w14:paraId="35D29FAC" w14:textId="554F06F4" w:rsidR="004203C4" w:rsidRPr="0067168C" w:rsidRDefault="00A76AD8" w:rsidP="004203C4">
      <w:pPr>
        <w:pStyle w:val="EndNoteBibliography"/>
        <w:ind w:left="720" w:hanging="720"/>
        <w:rPr>
          <w:noProof/>
        </w:rPr>
      </w:pPr>
      <w:r w:rsidRPr="0067168C">
        <w:rPr>
          <w:color w:val="808080" w:themeColor="background1" w:themeShade="80"/>
        </w:rPr>
        <w:fldChar w:fldCharType="begin"/>
      </w:r>
      <w:r w:rsidRPr="0067168C">
        <w:rPr>
          <w:color w:val="808080" w:themeColor="background1" w:themeShade="80"/>
        </w:rPr>
        <w:instrText xml:space="preserve"> ADDIN EN.REFLIST </w:instrText>
      </w:r>
      <w:r w:rsidRPr="0067168C">
        <w:rPr>
          <w:color w:val="808080" w:themeColor="background1" w:themeShade="80"/>
        </w:rPr>
        <w:fldChar w:fldCharType="separate"/>
      </w:r>
      <w:r w:rsidR="004203C4" w:rsidRPr="0067168C">
        <w:rPr>
          <w:noProof/>
        </w:rPr>
        <w:t>1</w:t>
      </w:r>
      <w:r w:rsidR="004203C4" w:rsidRPr="0067168C">
        <w:rPr>
          <w:noProof/>
        </w:rPr>
        <w:tab/>
        <w:t>Dieci, G., Preti, M.</w:t>
      </w:r>
      <w:r w:rsidR="00E26DE4" w:rsidRPr="0067168C">
        <w:rPr>
          <w:noProof/>
        </w:rPr>
        <w:t>,</w:t>
      </w:r>
      <w:r w:rsidR="004203C4" w:rsidRPr="0067168C">
        <w:rPr>
          <w:noProof/>
        </w:rPr>
        <w:t xml:space="preserve"> Montanini, B. Eukaryotic snoRNAs: a paradigm for gene expression flexibility. </w:t>
      </w:r>
      <w:r w:rsidR="004203C4" w:rsidRPr="0067168C">
        <w:rPr>
          <w:i/>
          <w:noProof/>
        </w:rPr>
        <w:t>Genomics.</w:t>
      </w:r>
      <w:r w:rsidR="004203C4" w:rsidRPr="0067168C">
        <w:rPr>
          <w:noProof/>
        </w:rPr>
        <w:t xml:space="preserve"> </w:t>
      </w:r>
      <w:r w:rsidR="004203C4" w:rsidRPr="0067168C">
        <w:rPr>
          <w:b/>
          <w:noProof/>
        </w:rPr>
        <w:t>94</w:t>
      </w:r>
      <w:r w:rsidR="004203C4" w:rsidRPr="0067168C">
        <w:rPr>
          <w:noProof/>
        </w:rPr>
        <w:t xml:space="preserve"> (2), 83-88, (2009).</w:t>
      </w:r>
    </w:p>
    <w:p w14:paraId="0F44449F" w14:textId="2A7403C8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2</w:t>
      </w:r>
      <w:r w:rsidRPr="0067168C">
        <w:rPr>
          <w:noProof/>
        </w:rPr>
        <w:tab/>
        <w:t>Watkins, N. J.</w:t>
      </w:r>
      <w:r w:rsidR="00E26DE4" w:rsidRPr="0067168C">
        <w:rPr>
          <w:noProof/>
        </w:rPr>
        <w:t xml:space="preserve">, </w:t>
      </w:r>
      <w:r w:rsidRPr="0067168C">
        <w:rPr>
          <w:noProof/>
        </w:rPr>
        <w:t xml:space="preserve">Bohnsack, M. T. The box C/D and H/ACA snoRNPs: key players in the modification, processing and the dynamic folding of ribosomal RNA. </w:t>
      </w:r>
      <w:r w:rsidRPr="0067168C">
        <w:rPr>
          <w:i/>
          <w:noProof/>
        </w:rPr>
        <w:t>Wiley Interdiscip</w:t>
      </w:r>
      <w:r w:rsidR="00E26DE4" w:rsidRPr="0067168C">
        <w:rPr>
          <w:i/>
          <w:noProof/>
        </w:rPr>
        <w:t>linary</w:t>
      </w:r>
      <w:r w:rsidRPr="0067168C">
        <w:rPr>
          <w:i/>
          <w:noProof/>
        </w:rPr>
        <w:t xml:space="preserve"> Rev</w:t>
      </w:r>
      <w:r w:rsidR="00E26DE4" w:rsidRPr="0067168C">
        <w:rPr>
          <w:i/>
          <w:noProof/>
        </w:rPr>
        <w:t>iew</w:t>
      </w:r>
      <w:r w:rsidRPr="0067168C">
        <w:rPr>
          <w:i/>
          <w:noProof/>
        </w:rPr>
        <w:t xml:space="preserve"> RNA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3</w:t>
      </w:r>
      <w:r w:rsidRPr="0067168C">
        <w:rPr>
          <w:noProof/>
        </w:rPr>
        <w:t xml:space="preserve"> (3), 397-414, (2012).</w:t>
      </w:r>
    </w:p>
    <w:p w14:paraId="0531E24E" w14:textId="10D415D7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3</w:t>
      </w:r>
      <w:r w:rsidRPr="0067168C">
        <w:rPr>
          <w:noProof/>
        </w:rPr>
        <w:tab/>
        <w:t>Kufel, J.</w:t>
      </w:r>
      <w:r w:rsidR="00E26DE4" w:rsidRPr="0067168C">
        <w:rPr>
          <w:noProof/>
        </w:rPr>
        <w:t xml:space="preserve">, </w:t>
      </w:r>
      <w:r w:rsidRPr="0067168C">
        <w:rPr>
          <w:noProof/>
        </w:rPr>
        <w:t xml:space="preserve">Grzechnik, P. Small Nucleolar RNAs Tell a Different Tale. </w:t>
      </w:r>
      <w:r w:rsidRPr="0067168C">
        <w:rPr>
          <w:i/>
          <w:noProof/>
        </w:rPr>
        <w:t>Trends</w:t>
      </w:r>
      <w:r w:rsidR="00E26DE4" w:rsidRPr="0067168C">
        <w:rPr>
          <w:i/>
          <w:noProof/>
        </w:rPr>
        <w:t xml:space="preserve"> in</w:t>
      </w:r>
      <w:r w:rsidRPr="0067168C">
        <w:rPr>
          <w:i/>
          <w:noProof/>
        </w:rPr>
        <w:t xml:space="preserve"> Genet</w:t>
      </w:r>
      <w:r w:rsidR="00E26DE4" w:rsidRPr="0067168C">
        <w:rPr>
          <w:i/>
          <w:noProof/>
        </w:rPr>
        <w:t>ics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10.1016/j.tig.2018.11.005, (2018).</w:t>
      </w:r>
    </w:p>
    <w:p w14:paraId="1F93D606" w14:textId="4831F1A1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4</w:t>
      </w:r>
      <w:r w:rsidRPr="0067168C">
        <w:rPr>
          <w:noProof/>
        </w:rPr>
        <w:tab/>
        <w:t>Li, T., Zhou, X., Wang, X., Zhu, D.</w:t>
      </w:r>
      <w:r w:rsidR="00E26DE4" w:rsidRPr="0067168C">
        <w:rPr>
          <w:noProof/>
        </w:rPr>
        <w:t>,</w:t>
      </w:r>
      <w:r w:rsidRPr="0067168C">
        <w:rPr>
          <w:noProof/>
        </w:rPr>
        <w:t xml:space="preserve"> Zhang, Y. Identification and characterization of human snoRNA core promoters. </w:t>
      </w:r>
      <w:r w:rsidRPr="0067168C">
        <w:rPr>
          <w:i/>
          <w:noProof/>
        </w:rPr>
        <w:t>Genomics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96</w:t>
      </w:r>
      <w:r w:rsidRPr="0067168C">
        <w:rPr>
          <w:noProof/>
        </w:rPr>
        <w:t xml:space="preserve"> (1), 50-56, (2010).</w:t>
      </w:r>
    </w:p>
    <w:p w14:paraId="0F30CA72" w14:textId="3182EC4D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5</w:t>
      </w:r>
      <w:r w:rsidRPr="0067168C">
        <w:rPr>
          <w:noProof/>
        </w:rPr>
        <w:tab/>
        <w:t>Jorjani, H.</w:t>
      </w:r>
      <w:r w:rsidRPr="0067168C">
        <w:rPr>
          <w:i/>
          <w:noProof/>
        </w:rPr>
        <w:t xml:space="preserve"> </w:t>
      </w:r>
      <w:r w:rsidRPr="0067168C">
        <w:rPr>
          <w:noProof/>
        </w:rPr>
        <w:t xml:space="preserve">et al. An updated human snoRNAome. </w:t>
      </w:r>
      <w:r w:rsidRPr="0067168C">
        <w:rPr>
          <w:i/>
          <w:noProof/>
        </w:rPr>
        <w:t>Nucleic Acids Res</w:t>
      </w:r>
      <w:r w:rsidR="00E26DE4" w:rsidRPr="0067168C">
        <w:rPr>
          <w:i/>
          <w:noProof/>
        </w:rPr>
        <w:t>earch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44</w:t>
      </w:r>
      <w:r w:rsidRPr="0067168C">
        <w:rPr>
          <w:noProof/>
        </w:rPr>
        <w:t xml:space="preserve"> (11), 5068-5082, (2016).</w:t>
      </w:r>
    </w:p>
    <w:p w14:paraId="4769BC65" w14:textId="10726F96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6</w:t>
      </w:r>
      <w:r w:rsidRPr="0067168C">
        <w:rPr>
          <w:noProof/>
        </w:rPr>
        <w:tab/>
        <w:t xml:space="preserve">Hubbard, T. J. et al. Ensembl 2009. </w:t>
      </w:r>
      <w:r w:rsidR="00E26DE4" w:rsidRPr="0067168C">
        <w:rPr>
          <w:i/>
          <w:noProof/>
        </w:rPr>
        <w:t>Nucleic Acids Research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37</w:t>
      </w:r>
      <w:r w:rsidRPr="0067168C">
        <w:rPr>
          <w:noProof/>
        </w:rPr>
        <w:t xml:space="preserve"> (Database issue), D690-697, (2009).</w:t>
      </w:r>
    </w:p>
    <w:p w14:paraId="0302A9E2" w14:textId="22E5504B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7</w:t>
      </w:r>
      <w:r w:rsidRPr="0067168C">
        <w:rPr>
          <w:noProof/>
        </w:rPr>
        <w:tab/>
        <w:t>Makarova, J. A.</w:t>
      </w:r>
      <w:r w:rsidR="00E26DE4" w:rsidRPr="0067168C">
        <w:rPr>
          <w:noProof/>
        </w:rPr>
        <w:t xml:space="preserve">, </w:t>
      </w:r>
      <w:r w:rsidRPr="0067168C">
        <w:rPr>
          <w:noProof/>
        </w:rPr>
        <w:t xml:space="preserve">Kramerov, D. A. SNOntology: Myriads of novel snoRNAs or just a mirage? </w:t>
      </w:r>
      <w:r w:rsidRPr="0067168C">
        <w:rPr>
          <w:i/>
          <w:noProof/>
        </w:rPr>
        <w:t>BMC Genomics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12</w:t>
      </w:r>
      <w:r w:rsidRPr="0067168C">
        <w:rPr>
          <w:noProof/>
        </w:rPr>
        <w:t xml:space="preserve"> 543, (2011).</w:t>
      </w:r>
    </w:p>
    <w:p w14:paraId="164B38D0" w14:textId="3342FE6B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8</w:t>
      </w:r>
      <w:r w:rsidRPr="0067168C">
        <w:rPr>
          <w:noProof/>
        </w:rPr>
        <w:tab/>
        <w:t>Yu, Y. T., Shu, M. D.</w:t>
      </w:r>
      <w:r w:rsidR="00E26DE4" w:rsidRPr="0067168C">
        <w:rPr>
          <w:noProof/>
        </w:rPr>
        <w:t>,</w:t>
      </w:r>
      <w:r w:rsidRPr="0067168C">
        <w:rPr>
          <w:noProof/>
        </w:rPr>
        <w:t xml:space="preserve">Steitz, J. A. A new method for detecting sites of 2'-O-methylation in RNA molecules. </w:t>
      </w:r>
      <w:r w:rsidRPr="0067168C">
        <w:rPr>
          <w:i/>
          <w:noProof/>
        </w:rPr>
        <w:t>RNA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3</w:t>
      </w:r>
      <w:r w:rsidRPr="0067168C">
        <w:rPr>
          <w:noProof/>
        </w:rPr>
        <w:t xml:space="preserve"> (3), 324-331, (1997).</w:t>
      </w:r>
    </w:p>
    <w:p w14:paraId="31F21D96" w14:textId="66C6817A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9</w:t>
      </w:r>
      <w:r w:rsidRPr="0067168C">
        <w:rPr>
          <w:noProof/>
        </w:rPr>
        <w:tab/>
        <w:t>Decatur, W. A., Liang, X. H., Piekna-Przybylska, D.</w:t>
      </w:r>
      <w:r w:rsidR="00E26DE4" w:rsidRPr="0067168C">
        <w:rPr>
          <w:noProof/>
        </w:rPr>
        <w:t>,</w:t>
      </w:r>
      <w:r w:rsidRPr="0067168C">
        <w:rPr>
          <w:noProof/>
        </w:rPr>
        <w:t xml:space="preserve"> Fournier, M. J. Identifying effects of snoRNA-guided modifications on the synthesis and function of the yeast ribosome. </w:t>
      </w:r>
      <w:r w:rsidRPr="0067168C">
        <w:rPr>
          <w:i/>
          <w:noProof/>
        </w:rPr>
        <w:t>Methods</w:t>
      </w:r>
      <w:r w:rsidR="00E26DE4" w:rsidRPr="0067168C">
        <w:rPr>
          <w:i/>
          <w:noProof/>
        </w:rPr>
        <w:t xml:space="preserve"> in</w:t>
      </w:r>
      <w:r w:rsidRPr="0067168C">
        <w:rPr>
          <w:i/>
          <w:noProof/>
        </w:rPr>
        <w:t xml:space="preserve"> Enzymol</w:t>
      </w:r>
      <w:r w:rsidR="00E26DE4" w:rsidRPr="0067168C">
        <w:rPr>
          <w:i/>
          <w:noProof/>
        </w:rPr>
        <w:t>ogy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425</w:t>
      </w:r>
      <w:r w:rsidRPr="0067168C">
        <w:rPr>
          <w:noProof/>
        </w:rPr>
        <w:t xml:space="preserve"> 283-316, (2007).</w:t>
      </w:r>
    </w:p>
    <w:p w14:paraId="4C36F697" w14:textId="1681F95D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0</w:t>
      </w:r>
      <w:r w:rsidRPr="0067168C">
        <w:rPr>
          <w:noProof/>
        </w:rPr>
        <w:tab/>
        <w:t>Dong, Z. W.</w:t>
      </w:r>
      <w:r w:rsidRPr="0067168C">
        <w:rPr>
          <w:i/>
          <w:noProof/>
        </w:rPr>
        <w:t xml:space="preserve"> </w:t>
      </w:r>
      <w:r w:rsidRPr="0067168C">
        <w:rPr>
          <w:noProof/>
        </w:rPr>
        <w:t xml:space="preserve">et al. RTL-P: a sensitive approach for detecting sites of 2'-O-methylation in RNA molecules. </w:t>
      </w:r>
      <w:r w:rsidRPr="0067168C">
        <w:rPr>
          <w:i/>
          <w:noProof/>
        </w:rPr>
        <w:t>Nucleic Acids Res</w:t>
      </w:r>
      <w:r w:rsidR="00E26DE4" w:rsidRPr="0067168C">
        <w:rPr>
          <w:i/>
          <w:noProof/>
        </w:rPr>
        <w:t>earch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40</w:t>
      </w:r>
      <w:r w:rsidRPr="0067168C">
        <w:rPr>
          <w:noProof/>
        </w:rPr>
        <w:t xml:space="preserve"> (20), e157, (2012).</w:t>
      </w:r>
    </w:p>
    <w:p w14:paraId="35E14B89" w14:textId="3A4DA6F9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1</w:t>
      </w:r>
      <w:r w:rsidRPr="0067168C">
        <w:rPr>
          <w:noProof/>
        </w:rPr>
        <w:tab/>
        <w:t>Birkedal, U.</w:t>
      </w:r>
      <w:r w:rsidRPr="0067168C">
        <w:rPr>
          <w:i/>
          <w:noProof/>
        </w:rPr>
        <w:t xml:space="preserve"> </w:t>
      </w:r>
      <w:r w:rsidRPr="0067168C">
        <w:rPr>
          <w:noProof/>
        </w:rPr>
        <w:t xml:space="preserve">et al. Profiling of ribose methylations in RNA by high-throughput sequencing. </w:t>
      </w:r>
      <w:r w:rsidRPr="0067168C">
        <w:rPr>
          <w:i/>
          <w:noProof/>
        </w:rPr>
        <w:t>Angew</w:t>
      </w:r>
      <w:r w:rsidR="00E26DE4" w:rsidRPr="0067168C">
        <w:rPr>
          <w:i/>
          <w:noProof/>
        </w:rPr>
        <w:t>andte</w:t>
      </w:r>
      <w:r w:rsidRPr="0067168C">
        <w:rPr>
          <w:i/>
          <w:noProof/>
        </w:rPr>
        <w:t xml:space="preserve"> Chem</w:t>
      </w:r>
      <w:r w:rsidR="00E26DE4" w:rsidRPr="0067168C">
        <w:rPr>
          <w:i/>
          <w:noProof/>
        </w:rPr>
        <w:t>ie</w:t>
      </w:r>
      <w:r w:rsidRPr="0067168C">
        <w:rPr>
          <w:i/>
          <w:noProof/>
        </w:rPr>
        <w:t xml:space="preserve"> Int</w:t>
      </w:r>
      <w:r w:rsidR="00E26DE4" w:rsidRPr="0067168C">
        <w:rPr>
          <w:i/>
          <w:noProof/>
        </w:rPr>
        <w:t>ernational</w:t>
      </w:r>
      <w:r w:rsidRPr="0067168C">
        <w:rPr>
          <w:i/>
          <w:noProof/>
        </w:rPr>
        <w:t xml:space="preserve"> Ed</w:t>
      </w:r>
      <w:r w:rsidR="00E26DE4" w:rsidRPr="0067168C">
        <w:rPr>
          <w:i/>
          <w:noProof/>
        </w:rPr>
        <w:t>ition,</w:t>
      </w:r>
      <w:r w:rsidRPr="0067168C">
        <w:rPr>
          <w:i/>
          <w:noProof/>
        </w:rPr>
        <w:t xml:space="preserve"> Engl</w:t>
      </w:r>
      <w:r w:rsidR="00E26DE4" w:rsidRPr="0067168C">
        <w:rPr>
          <w:i/>
          <w:noProof/>
        </w:rPr>
        <w:t>and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54</w:t>
      </w:r>
      <w:r w:rsidRPr="0067168C">
        <w:rPr>
          <w:noProof/>
        </w:rPr>
        <w:t xml:space="preserve"> (2), 451-455, (2015).</w:t>
      </w:r>
    </w:p>
    <w:p w14:paraId="7F4F9079" w14:textId="14052DBC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2</w:t>
      </w:r>
      <w:r w:rsidRPr="0067168C">
        <w:rPr>
          <w:noProof/>
        </w:rPr>
        <w:tab/>
        <w:t>Buchhaupt, M., Peifer, C.</w:t>
      </w:r>
      <w:r w:rsidR="00E26DE4" w:rsidRPr="0067168C">
        <w:rPr>
          <w:noProof/>
        </w:rPr>
        <w:t xml:space="preserve">, </w:t>
      </w:r>
      <w:r w:rsidRPr="0067168C">
        <w:rPr>
          <w:noProof/>
        </w:rPr>
        <w:t xml:space="preserve">Entian, K. D. Analysis of 2'-O-methylated nucleosides and pseudouridines in ribosomal RNAs using DNAzymes. </w:t>
      </w:r>
      <w:r w:rsidRPr="0067168C">
        <w:rPr>
          <w:i/>
          <w:noProof/>
        </w:rPr>
        <w:t>Anal</w:t>
      </w:r>
      <w:r w:rsidR="00E26DE4" w:rsidRPr="0067168C">
        <w:rPr>
          <w:i/>
          <w:noProof/>
        </w:rPr>
        <w:t>ytical</w:t>
      </w:r>
      <w:r w:rsidRPr="0067168C">
        <w:rPr>
          <w:i/>
          <w:noProof/>
        </w:rPr>
        <w:t xml:space="preserve"> Biochem</w:t>
      </w:r>
      <w:r w:rsidR="00E26DE4" w:rsidRPr="0067168C">
        <w:rPr>
          <w:i/>
          <w:noProof/>
        </w:rPr>
        <w:t>istry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361</w:t>
      </w:r>
      <w:r w:rsidRPr="0067168C">
        <w:rPr>
          <w:noProof/>
        </w:rPr>
        <w:t xml:space="preserve"> (1), 102-108, (2007).</w:t>
      </w:r>
    </w:p>
    <w:p w14:paraId="1C9D2D15" w14:textId="711917A9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3</w:t>
      </w:r>
      <w:r w:rsidRPr="0067168C">
        <w:rPr>
          <w:noProof/>
        </w:rPr>
        <w:tab/>
        <w:t xml:space="preserve">Grzechnik, P. et al. Nuclear fate of yeast snoRNA is determined by co-transcriptional Rnt1 cleavage. </w:t>
      </w:r>
      <w:r w:rsidRPr="0067168C">
        <w:rPr>
          <w:i/>
          <w:noProof/>
        </w:rPr>
        <w:t>Nat</w:t>
      </w:r>
      <w:r w:rsidR="00E26DE4" w:rsidRPr="0067168C">
        <w:rPr>
          <w:i/>
          <w:noProof/>
        </w:rPr>
        <w:t>ure</w:t>
      </w:r>
      <w:r w:rsidRPr="0067168C">
        <w:rPr>
          <w:i/>
          <w:noProof/>
        </w:rPr>
        <w:t xml:space="preserve"> Commun</w:t>
      </w:r>
      <w:r w:rsidR="00E26DE4" w:rsidRPr="0067168C">
        <w:rPr>
          <w:i/>
          <w:noProof/>
        </w:rPr>
        <w:t>ication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9</w:t>
      </w:r>
      <w:r w:rsidRPr="0067168C">
        <w:rPr>
          <w:noProof/>
        </w:rPr>
        <w:t xml:space="preserve"> (1), 1783, (2018).</w:t>
      </w:r>
    </w:p>
    <w:p w14:paraId="66801B1E" w14:textId="73DB8FA7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4</w:t>
      </w:r>
      <w:r w:rsidRPr="0067168C">
        <w:rPr>
          <w:noProof/>
        </w:rPr>
        <w:tab/>
        <w:t>Piekna-Przybylska, D., Decatur, W. A.</w:t>
      </w:r>
      <w:r w:rsidR="00E26DE4" w:rsidRPr="0067168C">
        <w:rPr>
          <w:noProof/>
        </w:rPr>
        <w:t xml:space="preserve">, </w:t>
      </w:r>
      <w:r w:rsidRPr="0067168C">
        <w:rPr>
          <w:noProof/>
        </w:rPr>
        <w:t xml:space="preserve">Fournier, M. J. New bioinformatic tools for analysis of nucleotide modifications in eukaryotic rRNA. </w:t>
      </w:r>
      <w:r w:rsidRPr="0067168C">
        <w:rPr>
          <w:i/>
          <w:noProof/>
        </w:rPr>
        <w:t>RNA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13</w:t>
      </w:r>
      <w:r w:rsidRPr="0067168C">
        <w:rPr>
          <w:noProof/>
        </w:rPr>
        <w:t xml:space="preserve"> (3), 305-312, (2007).</w:t>
      </w:r>
    </w:p>
    <w:p w14:paraId="3A9F4614" w14:textId="385648FD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5</w:t>
      </w:r>
      <w:r w:rsidRPr="0067168C">
        <w:rPr>
          <w:noProof/>
        </w:rPr>
        <w:tab/>
        <w:t>Schmitt, M. E., Brown, T. A.</w:t>
      </w:r>
      <w:r w:rsidR="00E26DE4" w:rsidRPr="0067168C">
        <w:rPr>
          <w:noProof/>
        </w:rPr>
        <w:t>,</w:t>
      </w:r>
      <w:r w:rsidRPr="0067168C">
        <w:rPr>
          <w:noProof/>
        </w:rPr>
        <w:t xml:space="preserve">Trumpower, B. L. A rapid and simple method for preparation of RNA from Saccharomyces cerevisiae. </w:t>
      </w:r>
      <w:r w:rsidRPr="0067168C">
        <w:rPr>
          <w:i/>
          <w:noProof/>
        </w:rPr>
        <w:t>Nucleic Acids Res</w:t>
      </w:r>
      <w:r w:rsidR="00E26DE4" w:rsidRPr="0067168C">
        <w:rPr>
          <w:i/>
          <w:noProof/>
        </w:rPr>
        <w:t>earch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18</w:t>
      </w:r>
      <w:r w:rsidRPr="0067168C">
        <w:rPr>
          <w:noProof/>
        </w:rPr>
        <w:t xml:space="preserve"> (10), 3091-3092, (1990).</w:t>
      </w:r>
    </w:p>
    <w:p w14:paraId="772B29B5" w14:textId="77777777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6</w:t>
      </w:r>
      <w:r w:rsidRPr="0067168C">
        <w:rPr>
          <w:noProof/>
        </w:rPr>
        <w:tab/>
        <w:t xml:space="preserve">Maden, B. E. Mapping 2'-O-methyl groups in ribosomal RNA. </w:t>
      </w:r>
      <w:r w:rsidRPr="0067168C">
        <w:rPr>
          <w:i/>
          <w:noProof/>
        </w:rPr>
        <w:t>Methods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25</w:t>
      </w:r>
      <w:r w:rsidRPr="0067168C">
        <w:rPr>
          <w:noProof/>
        </w:rPr>
        <w:t xml:space="preserve"> (3), 374-382, (2001).</w:t>
      </w:r>
    </w:p>
    <w:p w14:paraId="6E81EB0C" w14:textId="02BABCF9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7</w:t>
      </w:r>
      <w:r w:rsidRPr="0067168C">
        <w:rPr>
          <w:noProof/>
        </w:rPr>
        <w:tab/>
        <w:t>Santoro, S. W.</w:t>
      </w:r>
      <w:r w:rsidR="00E26DE4" w:rsidRPr="0067168C">
        <w:rPr>
          <w:noProof/>
        </w:rPr>
        <w:t xml:space="preserve">, </w:t>
      </w:r>
      <w:r w:rsidRPr="0067168C">
        <w:rPr>
          <w:noProof/>
        </w:rPr>
        <w:t xml:space="preserve">Joyce, G. F. A general purpose RNA-cleaving DNA enzyme. </w:t>
      </w:r>
      <w:r w:rsidRPr="0067168C">
        <w:rPr>
          <w:i/>
          <w:noProof/>
        </w:rPr>
        <w:t>Proc</w:t>
      </w:r>
      <w:r w:rsidR="00E26DE4" w:rsidRPr="0067168C">
        <w:rPr>
          <w:i/>
          <w:noProof/>
        </w:rPr>
        <w:t>eedings of</w:t>
      </w:r>
      <w:r w:rsidRPr="0067168C">
        <w:rPr>
          <w:i/>
          <w:noProof/>
        </w:rPr>
        <w:t xml:space="preserve"> </w:t>
      </w:r>
      <w:r w:rsidR="00E26DE4" w:rsidRPr="0067168C">
        <w:rPr>
          <w:i/>
          <w:noProof/>
        </w:rPr>
        <w:t xml:space="preserve">the </w:t>
      </w:r>
      <w:r w:rsidRPr="0067168C">
        <w:rPr>
          <w:i/>
          <w:noProof/>
        </w:rPr>
        <w:t>Nat</w:t>
      </w:r>
      <w:r w:rsidR="00E26DE4" w:rsidRPr="0067168C">
        <w:rPr>
          <w:i/>
          <w:noProof/>
        </w:rPr>
        <w:t>iona</w:t>
      </w:r>
      <w:r w:rsidRPr="0067168C">
        <w:rPr>
          <w:i/>
          <w:noProof/>
        </w:rPr>
        <w:t>l Acad</w:t>
      </w:r>
      <w:r w:rsidR="00E26DE4" w:rsidRPr="0067168C">
        <w:rPr>
          <w:i/>
          <w:noProof/>
        </w:rPr>
        <w:t>emy of</w:t>
      </w:r>
      <w:r w:rsidRPr="0067168C">
        <w:rPr>
          <w:i/>
          <w:noProof/>
        </w:rPr>
        <w:t xml:space="preserve"> Sci</w:t>
      </w:r>
      <w:r w:rsidR="00E26DE4" w:rsidRPr="0067168C">
        <w:rPr>
          <w:i/>
          <w:noProof/>
        </w:rPr>
        <w:t>ence,</w:t>
      </w:r>
      <w:r w:rsidRPr="0067168C">
        <w:rPr>
          <w:i/>
          <w:noProof/>
        </w:rPr>
        <w:t xml:space="preserve"> U</w:t>
      </w:r>
      <w:r w:rsidR="00E26DE4" w:rsidRPr="0067168C">
        <w:rPr>
          <w:i/>
          <w:noProof/>
        </w:rPr>
        <w:t>.</w:t>
      </w:r>
      <w:r w:rsidRPr="0067168C">
        <w:rPr>
          <w:i/>
          <w:noProof/>
        </w:rPr>
        <w:t xml:space="preserve"> S</w:t>
      </w:r>
      <w:r w:rsidR="00E26DE4" w:rsidRPr="0067168C">
        <w:rPr>
          <w:i/>
          <w:noProof/>
        </w:rPr>
        <w:t>.</w:t>
      </w:r>
      <w:r w:rsidRPr="0067168C">
        <w:rPr>
          <w:i/>
          <w:noProof/>
        </w:rPr>
        <w:t xml:space="preserve"> A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94</w:t>
      </w:r>
      <w:r w:rsidRPr="0067168C">
        <w:rPr>
          <w:noProof/>
        </w:rPr>
        <w:t xml:space="preserve"> (9), 4262-4266, (1997).</w:t>
      </w:r>
    </w:p>
    <w:p w14:paraId="03820FD3" w14:textId="19287E97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8</w:t>
      </w:r>
      <w:r w:rsidRPr="0067168C">
        <w:rPr>
          <w:noProof/>
        </w:rPr>
        <w:tab/>
        <w:t>Hengesbach, M., Meusburger, M., Lyko, F.</w:t>
      </w:r>
      <w:r w:rsidR="00E26DE4" w:rsidRPr="0067168C">
        <w:rPr>
          <w:noProof/>
        </w:rPr>
        <w:t xml:space="preserve">, </w:t>
      </w:r>
      <w:r w:rsidRPr="0067168C">
        <w:rPr>
          <w:noProof/>
        </w:rPr>
        <w:t xml:space="preserve">Helm, M. Use of DNAzymes for site-specific analysis of ribonucleotide modifications. </w:t>
      </w:r>
      <w:r w:rsidRPr="0067168C">
        <w:rPr>
          <w:i/>
          <w:noProof/>
        </w:rPr>
        <w:t>RNA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14</w:t>
      </w:r>
      <w:r w:rsidRPr="0067168C">
        <w:rPr>
          <w:noProof/>
        </w:rPr>
        <w:t xml:space="preserve"> (1), 180-187, (2008).</w:t>
      </w:r>
    </w:p>
    <w:p w14:paraId="04911FC9" w14:textId="08E5B749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19</w:t>
      </w:r>
      <w:r w:rsidRPr="0067168C">
        <w:rPr>
          <w:noProof/>
        </w:rPr>
        <w:tab/>
        <w:t>Sednev, M. V.</w:t>
      </w:r>
      <w:r w:rsidRPr="0067168C">
        <w:rPr>
          <w:i/>
          <w:noProof/>
        </w:rPr>
        <w:t xml:space="preserve"> </w:t>
      </w:r>
      <w:r w:rsidRPr="0067168C">
        <w:rPr>
          <w:noProof/>
        </w:rPr>
        <w:t xml:space="preserve">et al. N(6) -Methyladenosine-Sensitive RNA-Cleaving Deoxyribozymes. </w:t>
      </w:r>
      <w:r w:rsidR="00E26DE4" w:rsidRPr="0067168C">
        <w:rPr>
          <w:i/>
          <w:noProof/>
        </w:rPr>
        <w:t>Angewandte Chemie International Edition, England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57</w:t>
      </w:r>
      <w:r w:rsidRPr="0067168C">
        <w:rPr>
          <w:noProof/>
        </w:rPr>
        <w:t xml:space="preserve"> (46), 15117-15121, (2018).</w:t>
      </w:r>
    </w:p>
    <w:p w14:paraId="4B922BE8" w14:textId="20618125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20</w:t>
      </w:r>
      <w:r w:rsidRPr="0067168C">
        <w:rPr>
          <w:noProof/>
        </w:rPr>
        <w:tab/>
        <w:t>Aschenbrenner, J.</w:t>
      </w:r>
      <w:r w:rsidR="00E26DE4" w:rsidRPr="0067168C">
        <w:rPr>
          <w:noProof/>
        </w:rPr>
        <w:t xml:space="preserve">, </w:t>
      </w:r>
      <w:r w:rsidRPr="0067168C">
        <w:rPr>
          <w:noProof/>
        </w:rPr>
        <w:t xml:space="preserve">Marx, A. Direct and site-specific quantification of RNA 2'-O-methylation by PCR with an engineered DNA polymerase. </w:t>
      </w:r>
      <w:r w:rsidRPr="0067168C">
        <w:rPr>
          <w:i/>
          <w:noProof/>
        </w:rPr>
        <w:t>Nucleic Acids Res</w:t>
      </w:r>
      <w:r w:rsidR="00E26DE4" w:rsidRPr="0067168C">
        <w:rPr>
          <w:i/>
          <w:noProof/>
        </w:rPr>
        <w:t>earch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44</w:t>
      </w:r>
      <w:r w:rsidRPr="0067168C">
        <w:rPr>
          <w:noProof/>
        </w:rPr>
        <w:t xml:space="preserve"> (8), 3495-3502, (2016).</w:t>
      </w:r>
    </w:p>
    <w:p w14:paraId="0C9A70BB" w14:textId="72B1801A" w:rsidR="004203C4" w:rsidRPr="0067168C" w:rsidRDefault="004203C4" w:rsidP="004203C4">
      <w:pPr>
        <w:pStyle w:val="EndNoteBibliography"/>
        <w:ind w:left="720" w:hanging="720"/>
        <w:rPr>
          <w:noProof/>
        </w:rPr>
      </w:pPr>
      <w:r w:rsidRPr="0067168C">
        <w:rPr>
          <w:noProof/>
        </w:rPr>
        <w:t>21</w:t>
      </w:r>
      <w:r w:rsidRPr="0067168C">
        <w:rPr>
          <w:noProof/>
        </w:rPr>
        <w:tab/>
        <w:t>Lee, K. W</w:t>
      </w:r>
      <w:r w:rsidR="00A526D5" w:rsidRPr="0067168C">
        <w:rPr>
          <w:noProof/>
        </w:rPr>
        <w:t xml:space="preserve">., </w:t>
      </w:r>
      <w:r w:rsidRPr="0067168C">
        <w:rPr>
          <w:noProof/>
        </w:rPr>
        <w:t xml:space="preserve">Bogenhagen, D. F. Assignment of 2'-O-methyltransferases to modification sites on the mammalian mitochondrial large subunit 16 S ribosomal RNA (rRNA). </w:t>
      </w:r>
      <w:r w:rsidRPr="0067168C">
        <w:rPr>
          <w:i/>
          <w:noProof/>
        </w:rPr>
        <w:t>J</w:t>
      </w:r>
      <w:r w:rsidR="00A526D5" w:rsidRPr="0067168C">
        <w:rPr>
          <w:i/>
          <w:noProof/>
        </w:rPr>
        <w:t>ournal of</w:t>
      </w:r>
      <w:r w:rsidRPr="0067168C">
        <w:rPr>
          <w:i/>
          <w:noProof/>
        </w:rPr>
        <w:t xml:space="preserve"> Biol</w:t>
      </w:r>
      <w:r w:rsidR="00A526D5" w:rsidRPr="0067168C">
        <w:rPr>
          <w:i/>
          <w:noProof/>
        </w:rPr>
        <w:t>ogical</w:t>
      </w:r>
      <w:r w:rsidRPr="0067168C">
        <w:rPr>
          <w:i/>
          <w:noProof/>
        </w:rPr>
        <w:t xml:space="preserve"> Chem</w:t>
      </w:r>
      <w:r w:rsidR="00A526D5" w:rsidRPr="0067168C">
        <w:rPr>
          <w:i/>
          <w:noProof/>
        </w:rPr>
        <w:t>istry</w:t>
      </w:r>
      <w:r w:rsidRPr="0067168C">
        <w:rPr>
          <w:i/>
          <w:noProof/>
        </w:rPr>
        <w:t>.</w:t>
      </w:r>
      <w:r w:rsidRPr="0067168C">
        <w:rPr>
          <w:noProof/>
        </w:rPr>
        <w:t xml:space="preserve"> </w:t>
      </w:r>
      <w:r w:rsidRPr="0067168C">
        <w:rPr>
          <w:b/>
          <w:noProof/>
        </w:rPr>
        <w:t>289</w:t>
      </w:r>
      <w:r w:rsidRPr="0067168C">
        <w:rPr>
          <w:noProof/>
        </w:rPr>
        <w:t xml:space="preserve"> (36), 24936-24942, (2014).</w:t>
      </w:r>
    </w:p>
    <w:p w14:paraId="03B19CCC" w14:textId="5EBA05B8" w:rsidR="00A76AD8" w:rsidRPr="0067168C" w:rsidRDefault="00A76AD8">
      <w:pPr>
        <w:rPr>
          <w:color w:val="808080" w:themeColor="background1" w:themeShade="80"/>
        </w:rPr>
      </w:pPr>
      <w:r w:rsidRPr="0067168C">
        <w:rPr>
          <w:color w:val="808080" w:themeColor="background1" w:themeShade="80"/>
        </w:rPr>
        <w:fldChar w:fldCharType="end"/>
      </w:r>
    </w:p>
    <w:sectPr w:rsidR="00A76AD8" w:rsidRPr="0067168C" w:rsidSect="000B3B4E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714604" w14:textId="77777777" w:rsidR="00FE7A43" w:rsidRDefault="00FE7A43" w:rsidP="00621C4E">
      <w:r>
        <w:separator/>
      </w:r>
    </w:p>
  </w:endnote>
  <w:endnote w:type="continuationSeparator" w:id="0">
    <w:p w14:paraId="18144D96" w14:textId="77777777" w:rsidR="00FE7A43" w:rsidRDefault="00FE7A4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D49DFB6" w:rsidR="00BB60A9" w:rsidRDefault="00BB60A9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February 2017</w:t>
        </w:r>
      </w:p>
    </w:sdtContent>
  </w:sdt>
  <w:p w14:paraId="39947363" w14:textId="71AB2B06" w:rsidR="00BB60A9" w:rsidRPr="00494F77" w:rsidRDefault="00BB60A9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B60A9" w:rsidRDefault="00BB60A9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22273C" w14:textId="77777777" w:rsidR="00FE7A43" w:rsidRDefault="00FE7A43" w:rsidP="00621C4E">
      <w:r>
        <w:separator/>
      </w:r>
    </w:p>
  </w:footnote>
  <w:footnote w:type="continuationSeparator" w:id="0">
    <w:p w14:paraId="7D9232D2" w14:textId="77777777" w:rsidR="00FE7A43" w:rsidRDefault="00FE7A4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BB60A9" w:rsidRPr="006F06E4" w:rsidRDefault="00BB60A9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1A4DA9D" w:rsidR="00BB60A9" w:rsidRPr="006F06E4" w:rsidRDefault="00BB60A9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EB41E3"/>
    <w:multiLevelType w:val="multilevel"/>
    <w:tmpl w:val="D93A03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2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17"/>
  </w:num>
  <w:num w:numId="3">
    <w:abstractNumId w:val="4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9"/>
  </w:num>
  <w:num w:numId="9">
    <w:abstractNumId w:val="10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1"/>
  </w:num>
  <w:num w:numId="16">
    <w:abstractNumId w:val="7"/>
  </w:num>
  <w:num w:numId="17">
    <w:abstractNumId w:val="19"/>
  </w:num>
  <w:num w:numId="18">
    <w:abstractNumId w:val="12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3"/>
  </w:num>
  <w:num w:numId="24">
    <w:abstractNumId w:val="25"/>
  </w:num>
  <w:num w:numId="25">
    <w:abstractNumId w:val="6"/>
  </w:num>
  <w:num w:numId="26">
    <w:abstractNumId w:val="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twtddoee9vnesxxl5wfp0t59dw2zafdaf&quot;&gt;Jove2019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EE705F"/>
    <w:rsid w:val="00001169"/>
    <w:rsid w:val="00001806"/>
    <w:rsid w:val="000047A2"/>
    <w:rsid w:val="00005815"/>
    <w:rsid w:val="00006E9E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3869"/>
    <w:rsid w:val="00024598"/>
    <w:rsid w:val="000322C1"/>
    <w:rsid w:val="00032769"/>
    <w:rsid w:val="0003311E"/>
    <w:rsid w:val="00035F65"/>
    <w:rsid w:val="00036B38"/>
    <w:rsid w:val="00037B58"/>
    <w:rsid w:val="0004117F"/>
    <w:rsid w:val="000415DB"/>
    <w:rsid w:val="00051B73"/>
    <w:rsid w:val="00051E78"/>
    <w:rsid w:val="00060ABE"/>
    <w:rsid w:val="00061A50"/>
    <w:rsid w:val="0006361B"/>
    <w:rsid w:val="00064104"/>
    <w:rsid w:val="000652E3"/>
    <w:rsid w:val="0006559A"/>
    <w:rsid w:val="00066025"/>
    <w:rsid w:val="000701D1"/>
    <w:rsid w:val="00071EAD"/>
    <w:rsid w:val="00075DBB"/>
    <w:rsid w:val="00080A20"/>
    <w:rsid w:val="00082796"/>
    <w:rsid w:val="00082DF4"/>
    <w:rsid w:val="00087C0A"/>
    <w:rsid w:val="000926FD"/>
    <w:rsid w:val="00093467"/>
    <w:rsid w:val="00093BC4"/>
    <w:rsid w:val="0009413A"/>
    <w:rsid w:val="000950E9"/>
    <w:rsid w:val="00095609"/>
    <w:rsid w:val="00097929"/>
    <w:rsid w:val="000A1E80"/>
    <w:rsid w:val="000A3B70"/>
    <w:rsid w:val="000A5153"/>
    <w:rsid w:val="000B10AE"/>
    <w:rsid w:val="000B30BF"/>
    <w:rsid w:val="000B3B4E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3D48"/>
    <w:rsid w:val="000D4D06"/>
    <w:rsid w:val="000D5001"/>
    <w:rsid w:val="000D76E4"/>
    <w:rsid w:val="000E3816"/>
    <w:rsid w:val="000E4F77"/>
    <w:rsid w:val="000F265C"/>
    <w:rsid w:val="000F2B7F"/>
    <w:rsid w:val="000F30D0"/>
    <w:rsid w:val="000F3AFA"/>
    <w:rsid w:val="000F5712"/>
    <w:rsid w:val="000F6611"/>
    <w:rsid w:val="000F7E22"/>
    <w:rsid w:val="001104F3"/>
    <w:rsid w:val="00112EEB"/>
    <w:rsid w:val="001173FF"/>
    <w:rsid w:val="0012563A"/>
    <w:rsid w:val="001264DE"/>
    <w:rsid w:val="00127518"/>
    <w:rsid w:val="001313A7"/>
    <w:rsid w:val="0013276F"/>
    <w:rsid w:val="0013621E"/>
    <w:rsid w:val="0013642E"/>
    <w:rsid w:val="001379E9"/>
    <w:rsid w:val="00140553"/>
    <w:rsid w:val="00141B12"/>
    <w:rsid w:val="00146E73"/>
    <w:rsid w:val="00152A23"/>
    <w:rsid w:val="00162303"/>
    <w:rsid w:val="00162CB7"/>
    <w:rsid w:val="00171E5B"/>
    <w:rsid w:val="00171F94"/>
    <w:rsid w:val="00175352"/>
    <w:rsid w:val="00175D4E"/>
    <w:rsid w:val="0017668A"/>
    <w:rsid w:val="001766FE"/>
    <w:rsid w:val="001771E7"/>
    <w:rsid w:val="001776C9"/>
    <w:rsid w:val="00187E05"/>
    <w:rsid w:val="001911FF"/>
    <w:rsid w:val="00192006"/>
    <w:rsid w:val="0019224B"/>
    <w:rsid w:val="00193180"/>
    <w:rsid w:val="001966ED"/>
    <w:rsid w:val="00196792"/>
    <w:rsid w:val="001A3650"/>
    <w:rsid w:val="001A5959"/>
    <w:rsid w:val="001B1519"/>
    <w:rsid w:val="001B2E2D"/>
    <w:rsid w:val="001B3455"/>
    <w:rsid w:val="001B5CD2"/>
    <w:rsid w:val="001C0BEE"/>
    <w:rsid w:val="001C1E49"/>
    <w:rsid w:val="001C27E3"/>
    <w:rsid w:val="001C2A98"/>
    <w:rsid w:val="001C7D03"/>
    <w:rsid w:val="001D1FA2"/>
    <w:rsid w:val="001D3D7D"/>
    <w:rsid w:val="001D3FFF"/>
    <w:rsid w:val="001D625F"/>
    <w:rsid w:val="001D68A4"/>
    <w:rsid w:val="001D7576"/>
    <w:rsid w:val="001E0E3F"/>
    <w:rsid w:val="001E14A0"/>
    <w:rsid w:val="001E34A7"/>
    <w:rsid w:val="001E7376"/>
    <w:rsid w:val="001F225C"/>
    <w:rsid w:val="00201CFA"/>
    <w:rsid w:val="0020220D"/>
    <w:rsid w:val="00202448"/>
    <w:rsid w:val="00202D15"/>
    <w:rsid w:val="00204415"/>
    <w:rsid w:val="0021032E"/>
    <w:rsid w:val="00212EAE"/>
    <w:rsid w:val="00214BEE"/>
    <w:rsid w:val="002175F0"/>
    <w:rsid w:val="002205B8"/>
    <w:rsid w:val="00221CAC"/>
    <w:rsid w:val="00225476"/>
    <w:rsid w:val="00225720"/>
    <w:rsid w:val="002259E5"/>
    <w:rsid w:val="00226140"/>
    <w:rsid w:val="00227137"/>
    <w:rsid w:val="002274F3"/>
    <w:rsid w:val="0023094C"/>
    <w:rsid w:val="00234BE3"/>
    <w:rsid w:val="00235A90"/>
    <w:rsid w:val="00241E48"/>
    <w:rsid w:val="0024214E"/>
    <w:rsid w:val="00242623"/>
    <w:rsid w:val="0024323D"/>
    <w:rsid w:val="00244DC2"/>
    <w:rsid w:val="00250558"/>
    <w:rsid w:val="00260652"/>
    <w:rsid w:val="00261F25"/>
    <w:rsid w:val="002648A9"/>
    <w:rsid w:val="0026536F"/>
    <w:rsid w:val="0026553C"/>
    <w:rsid w:val="00267DD5"/>
    <w:rsid w:val="002716CB"/>
    <w:rsid w:val="00274A0A"/>
    <w:rsid w:val="00277593"/>
    <w:rsid w:val="00280909"/>
    <w:rsid w:val="00280918"/>
    <w:rsid w:val="00282AF6"/>
    <w:rsid w:val="0028596A"/>
    <w:rsid w:val="00287085"/>
    <w:rsid w:val="00290AF9"/>
    <w:rsid w:val="002967CF"/>
    <w:rsid w:val="00297788"/>
    <w:rsid w:val="002A0A8E"/>
    <w:rsid w:val="002A139C"/>
    <w:rsid w:val="002A484B"/>
    <w:rsid w:val="002A4992"/>
    <w:rsid w:val="002A64A6"/>
    <w:rsid w:val="002B3301"/>
    <w:rsid w:val="002C4655"/>
    <w:rsid w:val="002C47D4"/>
    <w:rsid w:val="002D0F38"/>
    <w:rsid w:val="002D3916"/>
    <w:rsid w:val="002D57A4"/>
    <w:rsid w:val="002D77E3"/>
    <w:rsid w:val="002F2859"/>
    <w:rsid w:val="002F6B60"/>
    <w:rsid w:val="002F6E3C"/>
    <w:rsid w:val="0030117D"/>
    <w:rsid w:val="003013F6"/>
    <w:rsid w:val="00301F30"/>
    <w:rsid w:val="00303255"/>
    <w:rsid w:val="003038FD"/>
    <w:rsid w:val="00303C87"/>
    <w:rsid w:val="003071F8"/>
    <w:rsid w:val="003108E5"/>
    <w:rsid w:val="003120CB"/>
    <w:rsid w:val="00314988"/>
    <w:rsid w:val="00317139"/>
    <w:rsid w:val="00320153"/>
    <w:rsid w:val="00320367"/>
    <w:rsid w:val="00322871"/>
    <w:rsid w:val="00326FB3"/>
    <w:rsid w:val="003316D4"/>
    <w:rsid w:val="00333822"/>
    <w:rsid w:val="00336715"/>
    <w:rsid w:val="00340DFD"/>
    <w:rsid w:val="003422F8"/>
    <w:rsid w:val="00344631"/>
    <w:rsid w:val="00344954"/>
    <w:rsid w:val="00350CD7"/>
    <w:rsid w:val="00360C17"/>
    <w:rsid w:val="003621C6"/>
    <w:rsid w:val="003622B8"/>
    <w:rsid w:val="00363105"/>
    <w:rsid w:val="00366B76"/>
    <w:rsid w:val="00373051"/>
    <w:rsid w:val="00373B8F"/>
    <w:rsid w:val="00375D82"/>
    <w:rsid w:val="00376D95"/>
    <w:rsid w:val="00377FBB"/>
    <w:rsid w:val="003812DA"/>
    <w:rsid w:val="00385140"/>
    <w:rsid w:val="00392275"/>
    <w:rsid w:val="003924D4"/>
    <w:rsid w:val="003A16FC"/>
    <w:rsid w:val="003A4FCD"/>
    <w:rsid w:val="003B0944"/>
    <w:rsid w:val="003B1593"/>
    <w:rsid w:val="003B4381"/>
    <w:rsid w:val="003C1043"/>
    <w:rsid w:val="003C1A30"/>
    <w:rsid w:val="003C515E"/>
    <w:rsid w:val="003C5A31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0C9"/>
    <w:rsid w:val="003E3384"/>
    <w:rsid w:val="003E3CA4"/>
    <w:rsid w:val="003E548E"/>
    <w:rsid w:val="003F05F2"/>
    <w:rsid w:val="003F1571"/>
    <w:rsid w:val="00404C0F"/>
    <w:rsid w:val="00407EC8"/>
    <w:rsid w:val="0041110A"/>
    <w:rsid w:val="00411624"/>
    <w:rsid w:val="004148E1"/>
    <w:rsid w:val="00414CFA"/>
    <w:rsid w:val="00415EC0"/>
    <w:rsid w:val="004203C4"/>
    <w:rsid w:val="004204F2"/>
    <w:rsid w:val="00420BE9"/>
    <w:rsid w:val="00423AD8"/>
    <w:rsid w:val="00423FDD"/>
    <w:rsid w:val="00424C85"/>
    <w:rsid w:val="004260BD"/>
    <w:rsid w:val="00426BD6"/>
    <w:rsid w:val="0043012F"/>
    <w:rsid w:val="00430F1F"/>
    <w:rsid w:val="00431F3E"/>
    <w:rsid w:val="004326EA"/>
    <w:rsid w:val="004377F8"/>
    <w:rsid w:val="0044434C"/>
    <w:rsid w:val="0044456B"/>
    <w:rsid w:val="00447BD1"/>
    <w:rsid w:val="004507F3"/>
    <w:rsid w:val="00450AF4"/>
    <w:rsid w:val="00456A57"/>
    <w:rsid w:val="004607DE"/>
    <w:rsid w:val="0046234E"/>
    <w:rsid w:val="004642CE"/>
    <w:rsid w:val="004647D2"/>
    <w:rsid w:val="004671C7"/>
    <w:rsid w:val="00472F4D"/>
    <w:rsid w:val="004730BF"/>
    <w:rsid w:val="00473A24"/>
    <w:rsid w:val="00473EA5"/>
    <w:rsid w:val="00474DCB"/>
    <w:rsid w:val="0047535C"/>
    <w:rsid w:val="004762F6"/>
    <w:rsid w:val="00485870"/>
    <w:rsid w:val="00485FE8"/>
    <w:rsid w:val="00492EB5"/>
    <w:rsid w:val="00494F77"/>
    <w:rsid w:val="00497721"/>
    <w:rsid w:val="004A0229"/>
    <w:rsid w:val="004A35D2"/>
    <w:rsid w:val="004A71E4"/>
    <w:rsid w:val="004A7F4B"/>
    <w:rsid w:val="004B0816"/>
    <w:rsid w:val="004B2F00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422D"/>
    <w:rsid w:val="004E6588"/>
    <w:rsid w:val="004E68AC"/>
    <w:rsid w:val="004F6966"/>
    <w:rsid w:val="00502A0A"/>
    <w:rsid w:val="00507C50"/>
    <w:rsid w:val="00517C3A"/>
    <w:rsid w:val="00527BF4"/>
    <w:rsid w:val="005324BE"/>
    <w:rsid w:val="00534F6C"/>
    <w:rsid w:val="00535994"/>
    <w:rsid w:val="0053646D"/>
    <w:rsid w:val="00540AAD"/>
    <w:rsid w:val="00543EC1"/>
    <w:rsid w:val="005444F3"/>
    <w:rsid w:val="00545A70"/>
    <w:rsid w:val="00546458"/>
    <w:rsid w:val="0055087C"/>
    <w:rsid w:val="00553413"/>
    <w:rsid w:val="00555983"/>
    <w:rsid w:val="00560E31"/>
    <w:rsid w:val="005745A5"/>
    <w:rsid w:val="0057784B"/>
    <w:rsid w:val="0058157E"/>
    <w:rsid w:val="00581B23"/>
    <w:rsid w:val="0058219C"/>
    <w:rsid w:val="0058707F"/>
    <w:rsid w:val="00593091"/>
    <w:rsid w:val="005931FE"/>
    <w:rsid w:val="005A119D"/>
    <w:rsid w:val="005A4E56"/>
    <w:rsid w:val="005A78B2"/>
    <w:rsid w:val="005B0072"/>
    <w:rsid w:val="005B0732"/>
    <w:rsid w:val="005B38A0"/>
    <w:rsid w:val="005B40AF"/>
    <w:rsid w:val="005B491C"/>
    <w:rsid w:val="005B4DBF"/>
    <w:rsid w:val="005B5DE2"/>
    <w:rsid w:val="005B674C"/>
    <w:rsid w:val="005C24F2"/>
    <w:rsid w:val="005C7561"/>
    <w:rsid w:val="005C78D1"/>
    <w:rsid w:val="005D1A00"/>
    <w:rsid w:val="005D1B0B"/>
    <w:rsid w:val="005D1E57"/>
    <w:rsid w:val="005D2F57"/>
    <w:rsid w:val="005D34F6"/>
    <w:rsid w:val="005D4F1A"/>
    <w:rsid w:val="005D7615"/>
    <w:rsid w:val="005E1884"/>
    <w:rsid w:val="005E3905"/>
    <w:rsid w:val="005E6FE2"/>
    <w:rsid w:val="005F135F"/>
    <w:rsid w:val="005F373A"/>
    <w:rsid w:val="005F3818"/>
    <w:rsid w:val="005F3EEB"/>
    <w:rsid w:val="005F4F87"/>
    <w:rsid w:val="005F6B0E"/>
    <w:rsid w:val="005F760E"/>
    <w:rsid w:val="005F7B1D"/>
    <w:rsid w:val="006007E9"/>
    <w:rsid w:val="0060222A"/>
    <w:rsid w:val="00610C21"/>
    <w:rsid w:val="00611907"/>
    <w:rsid w:val="00613116"/>
    <w:rsid w:val="006202A6"/>
    <w:rsid w:val="0062054B"/>
    <w:rsid w:val="00621C4E"/>
    <w:rsid w:val="00624EAE"/>
    <w:rsid w:val="00626532"/>
    <w:rsid w:val="00627866"/>
    <w:rsid w:val="006305D7"/>
    <w:rsid w:val="00632C49"/>
    <w:rsid w:val="00633A01"/>
    <w:rsid w:val="00633B97"/>
    <w:rsid w:val="006341F7"/>
    <w:rsid w:val="00635014"/>
    <w:rsid w:val="006369CE"/>
    <w:rsid w:val="0064035F"/>
    <w:rsid w:val="006411CA"/>
    <w:rsid w:val="00643305"/>
    <w:rsid w:val="0064605E"/>
    <w:rsid w:val="0064769B"/>
    <w:rsid w:val="00655C8D"/>
    <w:rsid w:val="00660A60"/>
    <w:rsid w:val="006619C8"/>
    <w:rsid w:val="00663A9A"/>
    <w:rsid w:val="006665F4"/>
    <w:rsid w:val="006714ED"/>
    <w:rsid w:val="0067168C"/>
    <w:rsid w:val="00671710"/>
    <w:rsid w:val="00673414"/>
    <w:rsid w:val="00676079"/>
    <w:rsid w:val="00676ECD"/>
    <w:rsid w:val="00677D0A"/>
    <w:rsid w:val="0068185F"/>
    <w:rsid w:val="00687D4D"/>
    <w:rsid w:val="006A01CF"/>
    <w:rsid w:val="006A51A7"/>
    <w:rsid w:val="006A60DD"/>
    <w:rsid w:val="006B0679"/>
    <w:rsid w:val="006B074C"/>
    <w:rsid w:val="006B0AF9"/>
    <w:rsid w:val="006B3B84"/>
    <w:rsid w:val="006B4E7C"/>
    <w:rsid w:val="006B50FB"/>
    <w:rsid w:val="006B5D8C"/>
    <w:rsid w:val="006B72D4"/>
    <w:rsid w:val="006B73DF"/>
    <w:rsid w:val="006C11CC"/>
    <w:rsid w:val="006C1AEB"/>
    <w:rsid w:val="006C57FE"/>
    <w:rsid w:val="006C613F"/>
    <w:rsid w:val="006C6318"/>
    <w:rsid w:val="006E2B87"/>
    <w:rsid w:val="006E4B63"/>
    <w:rsid w:val="006E4EE7"/>
    <w:rsid w:val="006E5365"/>
    <w:rsid w:val="006F06E4"/>
    <w:rsid w:val="006F1910"/>
    <w:rsid w:val="006F7B41"/>
    <w:rsid w:val="00700232"/>
    <w:rsid w:val="00702857"/>
    <w:rsid w:val="00702B5D"/>
    <w:rsid w:val="00703ED2"/>
    <w:rsid w:val="00705214"/>
    <w:rsid w:val="00707B8D"/>
    <w:rsid w:val="007117EF"/>
    <w:rsid w:val="00713636"/>
    <w:rsid w:val="00714B8C"/>
    <w:rsid w:val="0071675D"/>
    <w:rsid w:val="00717736"/>
    <w:rsid w:val="0072061C"/>
    <w:rsid w:val="00735CF5"/>
    <w:rsid w:val="00736629"/>
    <w:rsid w:val="0074063A"/>
    <w:rsid w:val="00742AA4"/>
    <w:rsid w:val="00743BA1"/>
    <w:rsid w:val="00745F1E"/>
    <w:rsid w:val="0075016F"/>
    <w:rsid w:val="007515FE"/>
    <w:rsid w:val="00752419"/>
    <w:rsid w:val="007601D0"/>
    <w:rsid w:val="007603BB"/>
    <w:rsid w:val="0076109D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856EF"/>
    <w:rsid w:val="00787D72"/>
    <w:rsid w:val="007931DF"/>
    <w:rsid w:val="007A0172"/>
    <w:rsid w:val="007A0284"/>
    <w:rsid w:val="007A1804"/>
    <w:rsid w:val="007A2511"/>
    <w:rsid w:val="007A260E"/>
    <w:rsid w:val="007A31AA"/>
    <w:rsid w:val="007A4D4C"/>
    <w:rsid w:val="007A4DD6"/>
    <w:rsid w:val="007A5263"/>
    <w:rsid w:val="007A5CB9"/>
    <w:rsid w:val="007A7ADE"/>
    <w:rsid w:val="007A7FA3"/>
    <w:rsid w:val="007B20AE"/>
    <w:rsid w:val="007B22E4"/>
    <w:rsid w:val="007B6B07"/>
    <w:rsid w:val="007B6D43"/>
    <w:rsid w:val="007B749A"/>
    <w:rsid w:val="007B7C6E"/>
    <w:rsid w:val="007D44D7"/>
    <w:rsid w:val="007D621A"/>
    <w:rsid w:val="007E058A"/>
    <w:rsid w:val="007E05A9"/>
    <w:rsid w:val="007E2887"/>
    <w:rsid w:val="007E5278"/>
    <w:rsid w:val="007E5D1D"/>
    <w:rsid w:val="007E749C"/>
    <w:rsid w:val="007E79E2"/>
    <w:rsid w:val="007F1B5C"/>
    <w:rsid w:val="007F484E"/>
    <w:rsid w:val="00801223"/>
    <w:rsid w:val="00801257"/>
    <w:rsid w:val="008020EE"/>
    <w:rsid w:val="00802EB4"/>
    <w:rsid w:val="00803B0A"/>
    <w:rsid w:val="00804DED"/>
    <w:rsid w:val="00805B96"/>
    <w:rsid w:val="008105BE"/>
    <w:rsid w:val="008115A5"/>
    <w:rsid w:val="00811D46"/>
    <w:rsid w:val="0081415D"/>
    <w:rsid w:val="008164BE"/>
    <w:rsid w:val="00817181"/>
    <w:rsid w:val="00820229"/>
    <w:rsid w:val="00822448"/>
    <w:rsid w:val="00822ABE"/>
    <w:rsid w:val="008244D1"/>
    <w:rsid w:val="00826A78"/>
    <w:rsid w:val="00827F51"/>
    <w:rsid w:val="0083104E"/>
    <w:rsid w:val="008343BE"/>
    <w:rsid w:val="00836535"/>
    <w:rsid w:val="00840FB4"/>
    <w:rsid w:val="008410B2"/>
    <w:rsid w:val="008416B3"/>
    <w:rsid w:val="00847727"/>
    <w:rsid w:val="008500A0"/>
    <w:rsid w:val="008524E5"/>
    <w:rsid w:val="0085351C"/>
    <w:rsid w:val="008549CA"/>
    <w:rsid w:val="008556C3"/>
    <w:rsid w:val="0085588D"/>
    <w:rsid w:val="0085687C"/>
    <w:rsid w:val="00862303"/>
    <w:rsid w:val="008623DF"/>
    <w:rsid w:val="008706C5"/>
    <w:rsid w:val="00873707"/>
    <w:rsid w:val="00874B20"/>
    <w:rsid w:val="00875215"/>
    <w:rsid w:val="008757C6"/>
    <w:rsid w:val="008763E1"/>
    <w:rsid w:val="0087775C"/>
    <w:rsid w:val="00877EC8"/>
    <w:rsid w:val="00880F36"/>
    <w:rsid w:val="00885530"/>
    <w:rsid w:val="0088799A"/>
    <w:rsid w:val="00891017"/>
    <w:rsid w:val="008910D1"/>
    <w:rsid w:val="0089296C"/>
    <w:rsid w:val="00896ABD"/>
    <w:rsid w:val="00897AB6"/>
    <w:rsid w:val="00897E8B"/>
    <w:rsid w:val="008A0F3E"/>
    <w:rsid w:val="008A3380"/>
    <w:rsid w:val="008A7A9C"/>
    <w:rsid w:val="008A7BBD"/>
    <w:rsid w:val="008B5218"/>
    <w:rsid w:val="008B7102"/>
    <w:rsid w:val="008B7EA3"/>
    <w:rsid w:val="008C3B7D"/>
    <w:rsid w:val="008C6C8F"/>
    <w:rsid w:val="008D0DF6"/>
    <w:rsid w:val="008D0F90"/>
    <w:rsid w:val="008D3715"/>
    <w:rsid w:val="008D518D"/>
    <w:rsid w:val="008D5465"/>
    <w:rsid w:val="008D55C8"/>
    <w:rsid w:val="008D7EB7"/>
    <w:rsid w:val="008E3684"/>
    <w:rsid w:val="008E4270"/>
    <w:rsid w:val="008E57F5"/>
    <w:rsid w:val="008E7606"/>
    <w:rsid w:val="008F105C"/>
    <w:rsid w:val="008F177C"/>
    <w:rsid w:val="008F1DAA"/>
    <w:rsid w:val="008F3EBD"/>
    <w:rsid w:val="008F41E1"/>
    <w:rsid w:val="008F60B2"/>
    <w:rsid w:val="008F7C41"/>
    <w:rsid w:val="009031E2"/>
    <w:rsid w:val="0090513A"/>
    <w:rsid w:val="0091276C"/>
    <w:rsid w:val="009134CE"/>
    <w:rsid w:val="00914848"/>
    <w:rsid w:val="009156E4"/>
    <w:rsid w:val="009165AC"/>
    <w:rsid w:val="00916FFC"/>
    <w:rsid w:val="0092053F"/>
    <w:rsid w:val="00922108"/>
    <w:rsid w:val="0092340A"/>
    <w:rsid w:val="00923BE7"/>
    <w:rsid w:val="00930F38"/>
    <w:rsid w:val="009313D9"/>
    <w:rsid w:val="00935B7F"/>
    <w:rsid w:val="00941293"/>
    <w:rsid w:val="00946372"/>
    <w:rsid w:val="009474E9"/>
    <w:rsid w:val="00950C17"/>
    <w:rsid w:val="00951FAF"/>
    <w:rsid w:val="00953504"/>
    <w:rsid w:val="0095404D"/>
    <w:rsid w:val="00954740"/>
    <w:rsid w:val="00962E71"/>
    <w:rsid w:val="00963ABC"/>
    <w:rsid w:val="00965D21"/>
    <w:rsid w:val="00967764"/>
    <w:rsid w:val="00970B0E"/>
    <w:rsid w:val="00970BB9"/>
    <w:rsid w:val="009726EE"/>
    <w:rsid w:val="009733DD"/>
    <w:rsid w:val="00975573"/>
    <w:rsid w:val="00976D03"/>
    <w:rsid w:val="00977B30"/>
    <w:rsid w:val="00982F41"/>
    <w:rsid w:val="00985090"/>
    <w:rsid w:val="00987710"/>
    <w:rsid w:val="009904AB"/>
    <w:rsid w:val="00993E8A"/>
    <w:rsid w:val="0099401E"/>
    <w:rsid w:val="009952BF"/>
    <w:rsid w:val="00995688"/>
    <w:rsid w:val="009958A6"/>
    <w:rsid w:val="00995AA3"/>
    <w:rsid w:val="00996456"/>
    <w:rsid w:val="009A04F5"/>
    <w:rsid w:val="009A15EF"/>
    <w:rsid w:val="009A38A5"/>
    <w:rsid w:val="009A5B73"/>
    <w:rsid w:val="009B0F2E"/>
    <w:rsid w:val="009B118B"/>
    <w:rsid w:val="009B1737"/>
    <w:rsid w:val="009B3D4B"/>
    <w:rsid w:val="009B5B99"/>
    <w:rsid w:val="009B6EFC"/>
    <w:rsid w:val="009C2DF8"/>
    <w:rsid w:val="009C31BF"/>
    <w:rsid w:val="009C68B7"/>
    <w:rsid w:val="009D0834"/>
    <w:rsid w:val="009D088C"/>
    <w:rsid w:val="009D0A1E"/>
    <w:rsid w:val="009D2AE3"/>
    <w:rsid w:val="009D504B"/>
    <w:rsid w:val="009D52BC"/>
    <w:rsid w:val="009D7D0A"/>
    <w:rsid w:val="009E0525"/>
    <w:rsid w:val="009E09D9"/>
    <w:rsid w:val="009E65A7"/>
    <w:rsid w:val="009F01B1"/>
    <w:rsid w:val="009F0DBB"/>
    <w:rsid w:val="009F3887"/>
    <w:rsid w:val="009F659A"/>
    <w:rsid w:val="009F6BA4"/>
    <w:rsid w:val="009F732B"/>
    <w:rsid w:val="00A01FE0"/>
    <w:rsid w:val="00A06945"/>
    <w:rsid w:val="00A1001A"/>
    <w:rsid w:val="00A1027C"/>
    <w:rsid w:val="00A10656"/>
    <w:rsid w:val="00A113C0"/>
    <w:rsid w:val="00A12F3A"/>
    <w:rsid w:val="00A12FA6"/>
    <w:rsid w:val="00A1339B"/>
    <w:rsid w:val="00A13F2B"/>
    <w:rsid w:val="00A14ABA"/>
    <w:rsid w:val="00A15105"/>
    <w:rsid w:val="00A20C90"/>
    <w:rsid w:val="00A24CB6"/>
    <w:rsid w:val="00A26CD2"/>
    <w:rsid w:val="00A26F2B"/>
    <w:rsid w:val="00A27667"/>
    <w:rsid w:val="00A32979"/>
    <w:rsid w:val="00A339F3"/>
    <w:rsid w:val="00A34A67"/>
    <w:rsid w:val="00A35627"/>
    <w:rsid w:val="00A37462"/>
    <w:rsid w:val="00A459E1"/>
    <w:rsid w:val="00A46AC4"/>
    <w:rsid w:val="00A47AC5"/>
    <w:rsid w:val="00A5124F"/>
    <w:rsid w:val="00A52296"/>
    <w:rsid w:val="00A526D5"/>
    <w:rsid w:val="00A55661"/>
    <w:rsid w:val="00A61B70"/>
    <w:rsid w:val="00A61FA8"/>
    <w:rsid w:val="00A637F4"/>
    <w:rsid w:val="00A64DF2"/>
    <w:rsid w:val="00A65485"/>
    <w:rsid w:val="00A66E05"/>
    <w:rsid w:val="00A70753"/>
    <w:rsid w:val="00A712D2"/>
    <w:rsid w:val="00A73912"/>
    <w:rsid w:val="00A76AD8"/>
    <w:rsid w:val="00A77F08"/>
    <w:rsid w:val="00A82294"/>
    <w:rsid w:val="00A82C8A"/>
    <w:rsid w:val="00A8346B"/>
    <w:rsid w:val="00A852FF"/>
    <w:rsid w:val="00A87337"/>
    <w:rsid w:val="00A87778"/>
    <w:rsid w:val="00A90C97"/>
    <w:rsid w:val="00A92DDC"/>
    <w:rsid w:val="00A960C8"/>
    <w:rsid w:val="00A96604"/>
    <w:rsid w:val="00A977F3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B5374"/>
    <w:rsid w:val="00AC01D1"/>
    <w:rsid w:val="00AC0E9F"/>
    <w:rsid w:val="00AC35DF"/>
    <w:rsid w:val="00AC4747"/>
    <w:rsid w:val="00AC52A5"/>
    <w:rsid w:val="00AC6EFD"/>
    <w:rsid w:val="00AC7151"/>
    <w:rsid w:val="00AD460A"/>
    <w:rsid w:val="00AD6A05"/>
    <w:rsid w:val="00AE180F"/>
    <w:rsid w:val="00AE272B"/>
    <w:rsid w:val="00AE3E3A"/>
    <w:rsid w:val="00AE4DD5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6A08"/>
    <w:rsid w:val="00B01A16"/>
    <w:rsid w:val="00B07F45"/>
    <w:rsid w:val="00B1021A"/>
    <w:rsid w:val="00B1481A"/>
    <w:rsid w:val="00B15A1F"/>
    <w:rsid w:val="00B15FE9"/>
    <w:rsid w:val="00B167F8"/>
    <w:rsid w:val="00B16ECD"/>
    <w:rsid w:val="00B170CD"/>
    <w:rsid w:val="00B2148A"/>
    <w:rsid w:val="00B220C2"/>
    <w:rsid w:val="00B25B32"/>
    <w:rsid w:val="00B32616"/>
    <w:rsid w:val="00B35FFA"/>
    <w:rsid w:val="00B36C42"/>
    <w:rsid w:val="00B41814"/>
    <w:rsid w:val="00B42EA7"/>
    <w:rsid w:val="00B51845"/>
    <w:rsid w:val="00B51923"/>
    <w:rsid w:val="00B5337C"/>
    <w:rsid w:val="00B5389F"/>
    <w:rsid w:val="00B53FDE"/>
    <w:rsid w:val="00B558E3"/>
    <w:rsid w:val="00B56397"/>
    <w:rsid w:val="00B571DA"/>
    <w:rsid w:val="00B6027B"/>
    <w:rsid w:val="00B605F4"/>
    <w:rsid w:val="00B636C8"/>
    <w:rsid w:val="00B657DE"/>
    <w:rsid w:val="00B65C4F"/>
    <w:rsid w:val="00B65EDB"/>
    <w:rsid w:val="00B67AFF"/>
    <w:rsid w:val="00B70B59"/>
    <w:rsid w:val="00B727C7"/>
    <w:rsid w:val="00B73657"/>
    <w:rsid w:val="00B739B3"/>
    <w:rsid w:val="00B915AE"/>
    <w:rsid w:val="00BA1735"/>
    <w:rsid w:val="00BA19F0"/>
    <w:rsid w:val="00BA19FA"/>
    <w:rsid w:val="00BA4288"/>
    <w:rsid w:val="00BB0902"/>
    <w:rsid w:val="00BB1533"/>
    <w:rsid w:val="00BB2957"/>
    <w:rsid w:val="00BB48E5"/>
    <w:rsid w:val="00BB5607"/>
    <w:rsid w:val="00BB5ACA"/>
    <w:rsid w:val="00BB60A9"/>
    <w:rsid w:val="00BB627F"/>
    <w:rsid w:val="00BC0C17"/>
    <w:rsid w:val="00BC3823"/>
    <w:rsid w:val="00BC5841"/>
    <w:rsid w:val="00BC61C4"/>
    <w:rsid w:val="00BD2EF0"/>
    <w:rsid w:val="00BD60B4"/>
    <w:rsid w:val="00BD796B"/>
    <w:rsid w:val="00BE40C0"/>
    <w:rsid w:val="00BE4265"/>
    <w:rsid w:val="00BE5F4A"/>
    <w:rsid w:val="00BE7AEF"/>
    <w:rsid w:val="00BF09B0"/>
    <w:rsid w:val="00BF1544"/>
    <w:rsid w:val="00BF1B53"/>
    <w:rsid w:val="00BF246D"/>
    <w:rsid w:val="00BF2682"/>
    <w:rsid w:val="00C006AF"/>
    <w:rsid w:val="00C00AED"/>
    <w:rsid w:val="00C0643B"/>
    <w:rsid w:val="00C06D27"/>
    <w:rsid w:val="00C06F06"/>
    <w:rsid w:val="00C11963"/>
    <w:rsid w:val="00C20FAD"/>
    <w:rsid w:val="00C2375F"/>
    <w:rsid w:val="00C247CB"/>
    <w:rsid w:val="00C271AF"/>
    <w:rsid w:val="00C3213E"/>
    <w:rsid w:val="00C32E66"/>
    <w:rsid w:val="00C3355F"/>
    <w:rsid w:val="00C33A04"/>
    <w:rsid w:val="00C3569A"/>
    <w:rsid w:val="00C3651D"/>
    <w:rsid w:val="00C43F48"/>
    <w:rsid w:val="00C448FF"/>
    <w:rsid w:val="00C45E57"/>
    <w:rsid w:val="00C46D1B"/>
    <w:rsid w:val="00C529FF"/>
    <w:rsid w:val="00C52F29"/>
    <w:rsid w:val="00C56CE6"/>
    <w:rsid w:val="00C5745F"/>
    <w:rsid w:val="00C60005"/>
    <w:rsid w:val="00C61A98"/>
    <w:rsid w:val="00C63201"/>
    <w:rsid w:val="00C643D8"/>
    <w:rsid w:val="00C64E62"/>
    <w:rsid w:val="00C651D5"/>
    <w:rsid w:val="00C65656"/>
    <w:rsid w:val="00C65CCC"/>
    <w:rsid w:val="00C65DDD"/>
    <w:rsid w:val="00C724DE"/>
    <w:rsid w:val="00C7618F"/>
    <w:rsid w:val="00C765A9"/>
    <w:rsid w:val="00C8162D"/>
    <w:rsid w:val="00C829F7"/>
    <w:rsid w:val="00C830BB"/>
    <w:rsid w:val="00C83A0B"/>
    <w:rsid w:val="00C842D0"/>
    <w:rsid w:val="00C84ED1"/>
    <w:rsid w:val="00C863CC"/>
    <w:rsid w:val="00C9038F"/>
    <w:rsid w:val="00C90DAF"/>
    <w:rsid w:val="00C92AAB"/>
    <w:rsid w:val="00C955E9"/>
    <w:rsid w:val="00CA2435"/>
    <w:rsid w:val="00CA4068"/>
    <w:rsid w:val="00CB362A"/>
    <w:rsid w:val="00CB37F8"/>
    <w:rsid w:val="00CB4BAE"/>
    <w:rsid w:val="00CB4F3D"/>
    <w:rsid w:val="00CB7DC3"/>
    <w:rsid w:val="00CC0AFD"/>
    <w:rsid w:val="00CC75A2"/>
    <w:rsid w:val="00CD0E2F"/>
    <w:rsid w:val="00CD1D49"/>
    <w:rsid w:val="00CD2F20"/>
    <w:rsid w:val="00CD6B20"/>
    <w:rsid w:val="00CD7700"/>
    <w:rsid w:val="00CE1339"/>
    <w:rsid w:val="00CE61CC"/>
    <w:rsid w:val="00CE6E42"/>
    <w:rsid w:val="00CF20B7"/>
    <w:rsid w:val="00CF30E1"/>
    <w:rsid w:val="00CF6692"/>
    <w:rsid w:val="00CF7441"/>
    <w:rsid w:val="00D00D16"/>
    <w:rsid w:val="00D03C6C"/>
    <w:rsid w:val="00D04760"/>
    <w:rsid w:val="00D04A95"/>
    <w:rsid w:val="00D04F63"/>
    <w:rsid w:val="00D05245"/>
    <w:rsid w:val="00D06288"/>
    <w:rsid w:val="00D068C7"/>
    <w:rsid w:val="00D128A4"/>
    <w:rsid w:val="00D147C8"/>
    <w:rsid w:val="00D15131"/>
    <w:rsid w:val="00D16844"/>
    <w:rsid w:val="00D16FA2"/>
    <w:rsid w:val="00D20954"/>
    <w:rsid w:val="00D218E8"/>
    <w:rsid w:val="00D21C39"/>
    <w:rsid w:val="00D21FC6"/>
    <w:rsid w:val="00D2243A"/>
    <w:rsid w:val="00D33393"/>
    <w:rsid w:val="00D33D36"/>
    <w:rsid w:val="00D34CDB"/>
    <w:rsid w:val="00D34D94"/>
    <w:rsid w:val="00D409E2"/>
    <w:rsid w:val="00D427D7"/>
    <w:rsid w:val="00D43570"/>
    <w:rsid w:val="00D44E62"/>
    <w:rsid w:val="00D47D9F"/>
    <w:rsid w:val="00D51570"/>
    <w:rsid w:val="00D54AC5"/>
    <w:rsid w:val="00D556AD"/>
    <w:rsid w:val="00D60381"/>
    <w:rsid w:val="00D60CC5"/>
    <w:rsid w:val="00D6120A"/>
    <w:rsid w:val="00D616DE"/>
    <w:rsid w:val="00D61E31"/>
    <w:rsid w:val="00D62201"/>
    <w:rsid w:val="00D628C5"/>
    <w:rsid w:val="00D651D1"/>
    <w:rsid w:val="00D6566C"/>
    <w:rsid w:val="00D71085"/>
    <w:rsid w:val="00D717BB"/>
    <w:rsid w:val="00D7226B"/>
    <w:rsid w:val="00D72707"/>
    <w:rsid w:val="00D733BF"/>
    <w:rsid w:val="00D75A9C"/>
    <w:rsid w:val="00D82660"/>
    <w:rsid w:val="00D829C8"/>
    <w:rsid w:val="00D8330C"/>
    <w:rsid w:val="00D83FE1"/>
    <w:rsid w:val="00D843C4"/>
    <w:rsid w:val="00D90871"/>
    <w:rsid w:val="00D9155F"/>
    <w:rsid w:val="00D9403F"/>
    <w:rsid w:val="00D959B4"/>
    <w:rsid w:val="00D9760A"/>
    <w:rsid w:val="00DA44DE"/>
    <w:rsid w:val="00DB1BC1"/>
    <w:rsid w:val="00DB548B"/>
    <w:rsid w:val="00DB620A"/>
    <w:rsid w:val="00DC3832"/>
    <w:rsid w:val="00DC7A51"/>
    <w:rsid w:val="00DD3B1E"/>
    <w:rsid w:val="00DE00E1"/>
    <w:rsid w:val="00DE100E"/>
    <w:rsid w:val="00DE138C"/>
    <w:rsid w:val="00DE5B5F"/>
    <w:rsid w:val="00DE7F08"/>
    <w:rsid w:val="00DF614E"/>
    <w:rsid w:val="00E00696"/>
    <w:rsid w:val="00E0288C"/>
    <w:rsid w:val="00E03651"/>
    <w:rsid w:val="00E03808"/>
    <w:rsid w:val="00E045A3"/>
    <w:rsid w:val="00E060C2"/>
    <w:rsid w:val="00E06324"/>
    <w:rsid w:val="00E076B0"/>
    <w:rsid w:val="00E07B81"/>
    <w:rsid w:val="00E10AFD"/>
    <w:rsid w:val="00E12B11"/>
    <w:rsid w:val="00E12FB0"/>
    <w:rsid w:val="00E14814"/>
    <w:rsid w:val="00E1591B"/>
    <w:rsid w:val="00E16A50"/>
    <w:rsid w:val="00E177CB"/>
    <w:rsid w:val="00E230D9"/>
    <w:rsid w:val="00E249D5"/>
    <w:rsid w:val="00E25017"/>
    <w:rsid w:val="00E26DE4"/>
    <w:rsid w:val="00E26F73"/>
    <w:rsid w:val="00E27F03"/>
    <w:rsid w:val="00E300F3"/>
    <w:rsid w:val="00E30A34"/>
    <w:rsid w:val="00E31601"/>
    <w:rsid w:val="00E33C68"/>
    <w:rsid w:val="00E34EEB"/>
    <w:rsid w:val="00E3687C"/>
    <w:rsid w:val="00E44EB9"/>
    <w:rsid w:val="00E45BDC"/>
    <w:rsid w:val="00E46358"/>
    <w:rsid w:val="00E471DC"/>
    <w:rsid w:val="00E47F4A"/>
    <w:rsid w:val="00E50EB4"/>
    <w:rsid w:val="00E532FC"/>
    <w:rsid w:val="00E538EE"/>
    <w:rsid w:val="00E559B4"/>
    <w:rsid w:val="00E55BB0"/>
    <w:rsid w:val="00E609E5"/>
    <w:rsid w:val="00E60F27"/>
    <w:rsid w:val="00E6313C"/>
    <w:rsid w:val="00E64D93"/>
    <w:rsid w:val="00E65EDB"/>
    <w:rsid w:val="00E66927"/>
    <w:rsid w:val="00E677B8"/>
    <w:rsid w:val="00E67FA1"/>
    <w:rsid w:val="00E721ED"/>
    <w:rsid w:val="00E7387D"/>
    <w:rsid w:val="00E73D53"/>
    <w:rsid w:val="00E75111"/>
    <w:rsid w:val="00E77296"/>
    <w:rsid w:val="00E87EF7"/>
    <w:rsid w:val="00E93763"/>
    <w:rsid w:val="00E96C4C"/>
    <w:rsid w:val="00EA2426"/>
    <w:rsid w:val="00EA2AAE"/>
    <w:rsid w:val="00EA2EC0"/>
    <w:rsid w:val="00EA3556"/>
    <w:rsid w:val="00EA427A"/>
    <w:rsid w:val="00EA723B"/>
    <w:rsid w:val="00EB6350"/>
    <w:rsid w:val="00EB687A"/>
    <w:rsid w:val="00EC2F62"/>
    <w:rsid w:val="00EC62EB"/>
    <w:rsid w:val="00EC67E3"/>
    <w:rsid w:val="00EC6E9F"/>
    <w:rsid w:val="00EC74F5"/>
    <w:rsid w:val="00EC75F4"/>
    <w:rsid w:val="00ED3142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AB8"/>
    <w:rsid w:val="00EE5FCE"/>
    <w:rsid w:val="00EE6BBD"/>
    <w:rsid w:val="00EE6E1E"/>
    <w:rsid w:val="00EE705F"/>
    <w:rsid w:val="00EF1462"/>
    <w:rsid w:val="00EF54FD"/>
    <w:rsid w:val="00F050C0"/>
    <w:rsid w:val="00F116D5"/>
    <w:rsid w:val="00F13112"/>
    <w:rsid w:val="00F16FE6"/>
    <w:rsid w:val="00F238BD"/>
    <w:rsid w:val="00F24992"/>
    <w:rsid w:val="00F32F2F"/>
    <w:rsid w:val="00F33F3F"/>
    <w:rsid w:val="00F35BDD"/>
    <w:rsid w:val="00F35EF0"/>
    <w:rsid w:val="00F37CC8"/>
    <w:rsid w:val="00F403FD"/>
    <w:rsid w:val="00F41E72"/>
    <w:rsid w:val="00F45BDF"/>
    <w:rsid w:val="00F47A51"/>
    <w:rsid w:val="00F50300"/>
    <w:rsid w:val="00F56E39"/>
    <w:rsid w:val="00F623E9"/>
    <w:rsid w:val="00F62A3B"/>
    <w:rsid w:val="00F63951"/>
    <w:rsid w:val="00F63C86"/>
    <w:rsid w:val="00F7150E"/>
    <w:rsid w:val="00F766BE"/>
    <w:rsid w:val="00F77EB9"/>
    <w:rsid w:val="00F80635"/>
    <w:rsid w:val="00F8115F"/>
    <w:rsid w:val="00F815D1"/>
    <w:rsid w:val="00F81E7E"/>
    <w:rsid w:val="00F81F0F"/>
    <w:rsid w:val="00F825F4"/>
    <w:rsid w:val="00F830DD"/>
    <w:rsid w:val="00F90025"/>
    <w:rsid w:val="00F92AA1"/>
    <w:rsid w:val="00F932DE"/>
    <w:rsid w:val="00F963DD"/>
    <w:rsid w:val="00F9641A"/>
    <w:rsid w:val="00F97004"/>
    <w:rsid w:val="00FA2045"/>
    <w:rsid w:val="00FA5B6D"/>
    <w:rsid w:val="00FA64C8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468"/>
    <w:rsid w:val="00FC6D49"/>
    <w:rsid w:val="00FD482C"/>
    <w:rsid w:val="00FD4922"/>
    <w:rsid w:val="00FD6461"/>
    <w:rsid w:val="00FD7E90"/>
    <w:rsid w:val="00FE0281"/>
    <w:rsid w:val="00FE69D3"/>
    <w:rsid w:val="00FE7083"/>
    <w:rsid w:val="00FE7A43"/>
    <w:rsid w:val="00FF019F"/>
    <w:rsid w:val="00FF1900"/>
    <w:rsid w:val="00FF1B2A"/>
    <w:rsid w:val="00FF2160"/>
    <w:rsid w:val="00FF30DE"/>
    <w:rsid w:val="00FF63C8"/>
    <w:rsid w:val="00FF644B"/>
    <w:rsid w:val="00FF66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36629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rsid w:val="00B727C7"/>
    <w:pPr>
      <w:jc w:val="center"/>
    </w:pPr>
  </w:style>
  <w:style w:type="paragraph" w:customStyle="1" w:styleId="EndNoteBibliography">
    <w:name w:val="EndNote Bibliography"/>
    <w:basedOn w:val="Normal"/>
    <w:rsid w:val="00B727C7"/>
  </w:style>
  <w:style w:type="character" w:styleId="LineNumber">
    <w:name w:val="line number"/>
    <w:basedOn w:val="DefaultParagraphFont"/>
    <w:uiPriority w:val="99"/>
    <w:semiHidden/>
    <w:unhideWhenUsed/>
    <w:rsid w:val="00C365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35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23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104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29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5434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312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714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2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90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365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17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9609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40564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2469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8781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05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555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6409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0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474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0477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2128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058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786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15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692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340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7434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929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4126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422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880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3C92101-18ED-46E6-93A2-081F70E678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2</Pages>
  <Words>6507</Words>
  <Characters>37095</Characters>
  <Application>Microsoft Office Word</Application>
  <DocSecurity>0</DocSecurity>
  <Lines>309</Lines>
  <Paragraphs>8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4</vt:i4>
      </vt:variant>
    </vt:vector>
  </HeadingPairs>
  <TitlesOfParts>
    <vt:vector size="25" baseType="lpstr">
      <vt:lpstr>Please suggest names of 5 peer reviewers with their institutional affiliation and email address</vt:lpstr>
      <vt:lpstr>Here, we provide a step-by-step protocol for the analysis of 2’-O-methylation of</vt:lpstr>
      <vt:lpstr>2. DNAzyme design</vt:lpstr>
      <vt:lpstr/>
      <vt:lpstr>2.1. Find RNA sequence of interest or putative methylation site using an appropr</vt:lpstr>
      <vt:lpstr>http://people.biochem.umass.edu/fournierlab/snornadb/mastertable.php14 </vt:lpstr>
      <vt:lpstr/>
      <vt:lpstr>2.2. To find the methylation site of interest, e.g., snR13-dependent site, selec</vt:lpstr>
      <vt:lpstr/>
      <vt:lpstr>5. DNAzyme digestion</vt:lpstr>
      <vt:lpstr/>
      <vt:lpstr>5.1. 10-23 DNAzyme digestion</vt:lpstr>
      <vt:lpstr/>
      <vt:lpstr>5.2. 8-17 DNAzyme digestion</vt:lpstr>
      <vt:lpstr>The utility of the DNAzyme-dependent cleavage in the analysis of rRNA modificati</vt:lpstr>
      <vt:lpstr/>
      <vt:lpstr>Here, we used an inducible snoRNA transcription system to demonstrate the effect</vt:lpstr>
      <vt:lpstr/>
      <vt:lpstr>Overall, our experiment shows that the cleavage activity of 10-23 (Figure 3A) an</vt:lpstr>
      <vt:lpstr>Figure 1. DNAzymes and their RNA substrates. (A) 10-23 DNAzymes cleave a purine-</vt:lpstr>
      <vt:lpstr/>
      <vt:lpstr>Figure 2. DNAzymes targeting snR13- and snR47-dependent methylation sites in 25S</vt:lpstr>
      <vt:lpstr>(A, B) Browser screenshots showing snR13-dependent (A) and snR47-dependent (B) m</vt:lpstr>
      <vt:lpstr/>
      <vt:lpstr>Figure 3. Analysis of site-specific 2’-O-methylation of 25S rRNA using 10-23 and</vt:lpstr>
    </vt:vector>
  </TitlesOfParts>
  <Company/>
  <LinksUpToDate>false</LinksUpToDate>
  <CharactersWithSpaces>4351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14</cp:revision>
  <cp:lastPrinted>2019-04-01T16:56:00Z</cp:lastPrinted>
  <dcterms:created xsi:type="dcterms:W3CDTF">2019-04-04T11:40:00Z</dcterms:created>
  <dcterms:modified xsi:type="dcterms:W3CDTF">2019-04-04T1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